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333744"/>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EC1A98">
          <w:pPr>
            <w:pStyle w:val="TOCHeading"/>
            <w:spacing w:line="276" w:lineRule="auto"/>
          </w:pPr>
          <w:r w:rsidRPr="00610B12">
            <w:t>Contents</w:t>
          </w:r>
        </w:p>
        <w:p w14:paraId="677754E5" w14:textId="3310B849" w:rsidR="00CB7E42" w:rsidRDefault="00C152F0" w:rsidP="00CB7E42">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333744" w:history="1">
            <w:r w:rsidR="00CB7E42" w:rsidRPr="00A41EE4">
              <w:rPr>
                <w:rStyle w:val="Hyperlink"/>
              </w:rPr>
              <w:t>ABSTRACT</w:t>
            </w:r>
            <w:r w:rsidR="00CB7E42">
              <w:rPr>
                <w:webHidden/>
              </w:rPr>
              <w:tab/>
            </w:r>
            <w:r w:rsidR="00CB7E42">
              <w:rPr>
                <w:webHidden/>
              </w:rPr>
              <w:fldChar w:fldCharType="begin"/>
            </w:r>
            <w:r w:rsidR="00CB7E42">
              <w:rPr>
                <w:webHidden/>
              </w:rPr>
              <w:instrText xml:space="preserve"> PAGEREF _Toc73333744 \h </w:instrText>
            </w:r>
            <w:r w:rsidR="00CB7E42">
              <w:rPr>
                <w:webHidden/>
              </w:rPr>
            </w:r>
            <w:r w:rsidR="00CB7E42">
              <w:rPr>
                <w:webHidden/>
              </w:rPr>
              <w:fldChar w:fldCharType="separate"/>
            </w:r>
            <w:r w:rsidR="001B10EE">
              <w:rPr>
                <w:webHidden/>
              </w:rPr>
              <w:t>i</w:t>
            </w:r>
            <w:r w:rsidR="00CB7E42">
              <w:rPr>
                <w:webHidden/>
              </w:rPr>
              <w:fldChar w:fldCharType="end"/>
            </w:r>
          </w:hyperlink>
        </w:p>
        <w:p w14:paraId="6800B3AD" w14:textId="4EDAE649" w:rsidR="00CB7E42" w:rsidRDefault="007C5827" w:rsidP="00CB7E42">
          <w:pPr>
            <w:pStyle w:val="TOC1"/>
            <w:spacing w:line="276" w:lineRule="auto"/>
            <w:rPr>
              <w:rFonts w:asciiTheme="minorHAnsi" w:eastAsiaTheme="minorEastAsia" w:hAnsiTheme="minorHAnsi" w:cstheme="minorBidi"/>
              <w:color w:val="auto"/>
              <w:sz w:val="22"/>
              <w:szCs w:val="22"/>
              <w:lang w:val="en-US"/>
            </w:rPr>
          </w:pPr>
          <w:hyperlink w:anchor="_Toc73333745" w:history="1">
            <w:r w:rsidR="00CB7E42" w:rsidRPr="00A41EE4">
              <w:rPr>
                <w:rStyle w:val="Hyperlink"/>
              </w:rPr>
              <w:t>DEDICATION</w:t>
            </w:r>
            <w:r w:rsidR="00CB7E42">
              <w:rPr>
                <w:webHidden/>
              </w:rPr>
              <w:tab/>
            </w:r>
            <w:r w:rsidR="00CB7E42">
              <w:rPr>
                <w:webHidden/>
              </w:rPr>
              <w:fldChar w:fldCharType="begin"/>
            </w:r>
            <w:r w:rsidR="00CB7E42">
              <w:rPr>
                <w:webHidden/>
              </w:rPr>
              <w:instrText xml:space="preserve"> PAGEREF _Toc73333745 \h </w:instrText>
            </w:r>
            <w:r w:rsidR="00CB7E42">
              <w:rPr>
                <w:webHidden/>
              </w:rPr>
            </w:r>
            <w:r w:rsidR="00CB7E42">
              <w:rPr>
                <w:webHidden/>
              </w:rPr>
              <w:fldChar w:fldCharType="separate"/>
            </w:r>
            <w:r w:rsidR="001B10EE">
              <w:rPr>
                <w:webHidden/>
              </w:rPr>
              <w:t>vi</w:t>
            </w:r>
            <w:r w:rsidR="00CB7E42">
              <w:rPr>
                <w:webHidden/>
              </w:rPr>
              <w:fldChar w:fldCharType="end"/>
            </w:r>
          </w:hyperlink>
        </w:p>
        <w:p w14:paraId="7DF9CF8E" w14:textId="7B33B3E9" w:rsidR="00CB7E42" w:rsidRDefault="007C5827" w:rsidP="00CB7E42">
          <w:pPr>
            <w:pStyle w:val="TOC1"/>
            <w:spacing w:line="276" w:lineRule="auto"/>
            <w:rPr>
              <w:rFonts w:asciiTheme="minorHAnsi" w:eastAsiaTheme="minorEastAsia" w:hAnsiTheme="minorHAnsi" w:cstheme="minorBidi"/>
              <w:color w:val="auto"/>
              <w:sz w:val="22"/>
              <w:szCs w:val="22"/>
              <w:lang w:val="en-US"/>
            </w:rPr>
          </w:pPr>
          <w:hyperlink w:anchor="_Toc73333746" w:history="1">
            <w:r w:rsidR="00CB7E42" w:rsidRPr="00A41EE4">
              <w:rPr>
                <w:rStyle w:val="Hyperlink"/>
              </w:rPr>
              <w:t>ACKNOWLEDGEMENTS</w:t>
            </w:r>
            <w:r w:rsidR="00CB7E42">
              <w:rPr>
                <w:webHidden/>
              </w:rPr>
              <w:tab/>
            </w:r>
            <w:r w:rsidR="00CB7E42">
              <w:rPr>
                <w:webHidden/>
              </w:rPr>
              <w:fldChar w:fldCharType="begin"/>
            </w:r>
            <w:r w:rsidR="00CB7E42">
              <w:rPr>
                <w:webHidden/>
              </w:rPr>
              <w:instrText xml:space="preserve"> PAGEREF _Toc73333746 \h </w:instrText>
            </w:r>
            <w:r w:rsidR="00CB7E42">
              <w:rPr>
                <w:webHidden/>
              </w:rPr>
            </w:r>
            <w:r w:rsidR="00CB7E42">
              <w:rPr>
                <w:webHidden/>
              </w:rPr>
              <w:fldChar w:fldCharType="separate"/>
            </w:r>
            <w:r w:rsidR="001B10EE">
              <w:rPr>
                <w:webHidden/>
              </w:rPr>
              <w:t>vii</w:t>
            </w:r>
            <w:r w:rsidR="00CB7E42">
              <w:rPr>
                <w:webHidden/>
              </w:rPr>
              <w:fldChar w:fldCharType="end"/>
            </w:r>
          </w:hyperlink>
        </w:p>
        <w:p w14:paraId="739C8760" w14:textId="39115E45" w:rsidR="00CB7E42" w:rsidRDefault="007C5827" w:rsidP="00CB7E42">
          <w:pPr>
            <w:pStyle w:val="TOC1"/>
            <w:spacing w:line="276" w:lineRule="auto"/>
            <w:rPr>
              <w:rFonts w:asciiTheme="minorHAnsi" w:eastAsiaTheme="minorEastAsia" w:hAnsiTheme="minorHAnsi" w:cstheme="minorBidi"/>
              <w:color w:val="auto"/>
              <w:sz w:val="22"/>
              <w:szCs w:val="22"/>
              <w:lang w:val="en-US"/>
            </w:rPr>
          </w:pPr>
          <w:hyperlink w:anchor="_Toc73333747" w:history="1">
            <w:r w:rsidR="00CB7E42" w:rsidRPr="00A41EE4">
              <w:rPr>
                <w:rStyle w:val="Hyperlink"/>
              </w:rPr>
              <w:t>LIST OF TABLES</w:t>
            </w:r>
            <w:r w:rsidR="00CB7E42">
              <w:rPr>
                <w:webHidden/>
              </w:rPr>
              <w:tab/>
            </w:r>
            <w:r w:rsidR="00CB7E42">
              <w:rPr>
                <w:webHidden/>
              </w:rPr>
              <w:fldChar w:fldCharType="begin"/>
            </w:r>
            <w:r w:rsidR="00CB7E42">
              <w:rPr>
                <w:webHidden/>
              </w:rPr>
              <w:instrText xml:space="preserve"> PAGEREF _Toc73333747 \h </w:instrText>
            </w:r>
            <w:r w:rsidR="00CB7E42">
              <w:rPr>
                <w:webHidden/>
              </w:rPr>
            </w:r>
            <w:r w:rsidR="00CB7E42">
              <w:rPr>
                <w:webHidden/>
              </w:rPr>
              <w:fldChar w:fldCharType="separate"/>
            </w:r>
            <w:r w:rsidR="001B10EE">
              <w:rPr>
                <w:webHidden/>
              </w:rPr>
              <w:t>viii</w:t>
            </w:r>
            <w:r w:rsidR="00CB7E42">
              <w:rPr>
                <w:webHidden/>
              </w:rPr>
              <w:fldChar w:fldCharType="end"/>
            </w:r>
          </w:hyperlink>
        </w:p>
        <w:p w14:paraId="57025367" w14:textId="05C29110" w:rsidR="00CB7E42" w:rsidRDefault="007C5827" w:rsidP="00CB7E42">
          <w:pPr>
            <w:pStyle w:val="TOC1"/>
            <w:spacing w:line="276" w:lineRule="auto"/>
            <w:rPr>
              <w:rFonts w:asciiTheme="minorHAnsi" w:eastAsiaTheme="minorEastAsia" w:hAnsiTheme="minorHAnsi" w:cstheme="minorBidi"/>
              <w:color w:val="auto"/>
              <w:sz w:val="22"/>
              <w:szCs w:val="22"/>
              <w:lang w:val="en-US"/>
            </w:rPr>
          </w:pPr>
          <w:hyperlink w:anchor="_Toc73333748" w:history="1">
            <w:r w:rsidR="00CB7E42" w:rsidRPr="00A41EE4">
              <w:rPr>
                <w:rStyle w:val="Hyperlink"/>
              </w:rPr>
              <w:t>LIST OF FIGURES</w:t>
            </w:r>
            <w:r w:rsidR="00CB7E42">
              <w:rPr>
                <w:webHidden/>
              </w:rPr>
              <w:tab/>
            </w:r>
            <w:r w:rsidR="00CB7E42">
              <w:rPr>
                <w:webHidden/>
              </w:rPr>
              <w:fldChar w:fldCharType="begin"/>
            </w:r>
            <w:r w:rsidR="00CB7E42">
              <w:rPr>
                <w:webHidden/>
              </w:rPr>
              <w:instrText xml:space="preserve"> PAGEREF _Toc73333748 \h </w:instrText>
            </w:r>
            <w:r w:rsidR="00CB7E42">
              <w:rPr>
                <w:webHidden/>
              </w:rPr>
            </w:r>
            <w:r w:rsidR="00CB7E42">
              <w:rPr>
                <w:webHidden/>
              </w:rPr>
              <w:fldChar w:fldCharType="separate"/>
            </w:r>
            <w:r w:rsidR="001B10EE">
              <w:rPr>
                <w:webHidden/>
              </w:rPr>
              <w:t>ix</w:t>
            </w:r>
            <w:r w:rsidR="00CB7E42">
              <w:rPr>
                <w:webHidden/>
              </w:rPr>
              <w:fldChar w:fldCharType="end"/>
            </w:r>
          </w:hyperlink>
        </w:p>
        <w:p w14:paraId="0F46750E" w14:textId="08900A15" w:rsidR="00CB7E42" w:rsidRDefault="007C5827" w:rsidP="00CB7E42">
          <w:pPr>
            <w:pStyle w:val="TOC1"/>
            <w:spacing w:line="276" w:lineRule="auto"/>
            <w:rPr>
              <w:rFonts w:asciiTheme="minorHAnsi" w:eastAsiaTheme="minorEastAsia" w:hAnsiTheme="minorHAnsi" w:cstheme="minorBidi"/>
              <w:color w:val="auto"/>
              <w:sz w:val="22"/>
              <w:szCs w:val="22"/>
              <w:lang w:val="en-US"/>
            </w:rPr>
          </w:pPr>
          <w:hyperlink w:anchor="_Toc73333749" w:history="1">
            <w:r w:rsidR="00CB7E42" w:rsidRPr="00A41EE4">
              <w:rPr>
                <w:rStyle w:val="Hyperlink"/>
              </w:rPr>
              <w:t>LIST OF ABBREVIATIONS</w:t>
            </w:r>
            <w:r w:rsidR="00CB7E42">
              <w:rPr>
                <w:webHidden/>
              </w:rPr>
              <w:tab/>
            </w:r>
            <w:r w:rsidR="00CB7E42">
              <w:rPr>
                <w:webHidden/>
              </w:rPr>
              <w:fldChar w:fldCharType="begin"/>
            </w:r>
            <w:r w:rsidR="00CB7E42">
              <w:rPr>
                <w:webHidden/>
              </w:rPr>
              <w:instrText xml:space="preserve"> PAGEREF _Toc73333749 \h </w:instrText>
            </w:r>
            <w:r w:rsidR="00CB7E42">
              <w:rPr>
                <w:webHidden/>
              </w:rPr>
            </w:r>
            <w:r w:rsidR="00CB7E42">
              <w:rPr>
                <w:webHidden/>
              </w:rPr>
              <w:fldChar w:fldCharType="separate"/>
            </w:r>
            <w:r w:rsidR="001B10EE">
              <w:rPr>
                <w:webHidden/>
              </w:rPr>
              <w:t>xi</w:t>
            </w:r>
            <w:r w:rsidR="00CB7E42">
              <w:rPr>
                <w:webHidden/>
              </w:rPr>
              <w:fldChar w:fldCharType="end"/>
            </w:r>
          </w:hyperlink>
        </w:p>
        <w:p w14:paraId="1D055D60" w14:textId="60EC6E91" w:rsidR="00CB7E42" w:rsidRDefault="007C5827"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750" w:history="1">
            <w:r w:rsidR="00CB7E42" w:rsidRPr="00A41EE4">
              <w:rPr>
                <w:rStyle w:val="Hyperlink"/>
              </w:rPr>
              <w:t>CHAPTER 1: INTRODUCTION</w:t>
            </w:r>
            <w:r w:rsidR="00CB7E42">
              <w:rPr>
                <w:webHidden/>
              </w:rPr>
              <w:tab/>
            </w:r>
            <w:r w:rsidR="00CB7E42">
              <w:rPr>
                <w:webHidden/>
              </w:rPr>
              <w:fldChar w:fldCharType="begin"/>
            </w:r>
            <w:r w:rsidR="00CB7E42">
              <w:rPr>
                <w:webHidden/>
              </w:rPr>
              <w:instrText xml:space="preserve"> PAGEREF _Toc73333750 \h </w:instrText>
            </w:r>
            <w:r w:rsidR="00CB7E42">
              <w:rPr>
                <w:webHidden/>
              </w:rPr>
            </w:r>
            <w:r w:rsidR="00CB7E42">
              <w:rPr>
                <w:webHidden/>
              </w:rPr>
              <w:fldChar w:fldCharType="separate"/>
            </w:r>
            <w:r w:rsidR="001B10EE">
              <w:rPr>
                <w:webHidden/>
              </w:rPr>
              <w:t>1</w:t>
            </w:r>
            <w:r w:rsidR="00CB7E42">
              <w:rPr>
                <w:webHidden/>
              </w:rPr>
              <w:fldChar w:fldCharType="end"/>
            </w:r>
          </w:hyperlink>
        </w:p>
        <w:p w14:paraId="71DBE3B2" w14:textId="63A9A9FB"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1" w:history="1">
            <w:r w:rsidR="00CB7E42" w:rsidRPr="00A41EE4">
              <w:rPr>
                <w:rStyle w:val="Hyperlink"/>
              </w:rPr>
              <w:t>1.1 Background of the Study</w:t>
            </w:r>
            <w:r w:rsidR="00CB7E42">
              <w:rPr>
                <w:webHidden/>
              </w:rPr>
              <w:tab/>
            </w:r>
            <w:r w:rsidR="00CB7E42">
              <w:rPr>
                <w:webHidden/>
              </w:rPr>
              <w:fldChar w:fldCharType="begin"/>
            </w:r>
            <w:r w:rsidR="00CB7E42">
              <w:rPr>
                <w:webHidden/>
              </w:rPr>
              <w:instrText xml:space="preserve"> PAGEREF _Toc73333751 \h </w:instrText>
            </w:r>
            <w:r w:rsidR="00CB7E42">
              <w:rPr>
                <w:webHidden/>
              </w:rPr>
            </w:r>
            <w:r w:rsidR="00CB7E42">
              <w:rPr>
                <w:webHidden/>
              </w:rPr>
              <w:fldChar w:fldCharType="separate"/>
            </w:r>
            <w:r w:rsidR="001B10EE">
              <w:rPr>
                <w:webHidden/>
              </w:rPr>
              <w:t>1</w:t>
            </w:r>
            <w:r w:rsidR="00CB7E42">
              <w:rPr>
                <w:webHidden/>
              </w:rPr>
              <w:fldChar w:fldCharType="end"/>
            </w:r>
          </w:hyperlink>
        </w:p>
        <w:p w14:paraId="1BBB09DE" w14:textId="1102CBD1"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52" w:history="1">
            <w:r w:rsidR="00CB7E42" w:rsidRPr="00A41EE4">
              <w:rPr>
                <w:rStyle w:val="Hyperlink"/>
              </w:rPr>
              <w:t>1.1.1 Churn Analysis in the Telecom Industry</w:t>
            </w:r>
            <w:r w:rsidR="00CB7E42">
              <w:rPr>
                <w:webHidden/>
              </w:rPr>
              <w:tab/>
            </w:r>
            <w:r w:rsidR="00CB7E42">
              <w:rPr>
                <w:webHidden/>
              </w:rPr>
              <w:fldChar w:fldCharType="begin"/>
            </w:r>
            <w:r w:rsidR="00CB7E42">
              <w:rPr>
                <w:webHidden/>
              </w:rPr>
              <w:instrText xml:space="preserve"> PAGEREF _Toc73333752 \h </w:instrText>
            </w:r>
            <w:r w:rsidR="00CB7E42">
              <w:rPr>
                <w:webHidden/>
              </w:rPr>
            </w:r>
            <w:r w:rsidR="00CB7E42">
              <w:rPr>
                <w:webHidden/>
              </w:rPr>
              <w:fldChar w:fldCharType="separate"/>
            </w:r>
            <w:r w:rsidR="001B10EE">
              <w:rPr>
                <w:webHidden/>
              </w:rPr>
              <w:t>1</w:t>
            </w:r>
            <w:r w:rsidR="00CB7E42">
              <w:rPr>
                <w:webHidden/>
              </w:rPr>
              <w:fldChar w:fldCharType="end"/>
            </w:r>
          </w:hyperlink>
        </w:p>
        <w:p w14:paraId="71765A32" w14:textId="3DE870CC"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53" w:history="1">
            <w:r w:rsidR="00CB7E42" w:rsidRPr="00A41EE4">
              <w:rPr>
                <w:rStyle w:val="Hyperlink"/>
              </w:rPr>
              <w:t>1.1.2 Flagging customers and retention policies</w:t>
            </w:r>
            <w:r w:rsidR="00CB7E42">
              <w:rPr>
                <w:webHidden/>
              </w:rPr>
              <w:tab/>
            </w:r>
            <w:r w:rsidR="00CB7E42">
              <w:rPr>
                <w:webHidden/>
              </w:rPr>
              <w:fldChar w:fldCharType="begin"/>
            </w:r>
            <w:r w:rsidR="00CB7E42">
              <w:rPr>
                <w:webHidden/>
              </w:rPr>
              <w:instrText xml:space="preserve"> PAGEREF _Toc73333753 \h </w:instrText>
            </w:r>
            <w:r w:rsidR="00CB7E42">
              <w:rPr>
                <w:webHidden/>
              </w:rPr>
            </w:r>
            <w:r w:rsidR="00CB7E42">
              <w:rPr>
                <w:webHidden/>
              </w:rPr>
              <w:fldChar w:fldCharType="separate"/>
            </w:r>
            <w:r w:rsidR="001B10EE">
              <w:rPr>
                <w:webHidden/>
              </w:rPr>
              <w:t>2</w:t>
            </w:r>
            <w:r w:rsidR="00CB7E42">
              <w:rPr>
                <w:webHidden/>
              </w:rPr>
              <w:fldChar w:fldCharType="end"/>
            </w:r>
          </w:hyperlink>
        </w:p>
        <w:p w14:paraId="646F141E" w14:textId="4DA634D8"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4" w:history="1">
            <w:r w:rsidR="00CB7E42" w:rsidRPr="00A41EE4">
              <w:rPr>
                <w:rStyle w:val="Hyperlink"/>
              </w:rPr>
              <w:t>1.2 Struggles of the Telecom Industry</w:t>
            </w:r>
            <w:r w:rsidR="00CB7E42">
              <w:rPr>
                <w:webHidden/>
              </w:rPr>
              <w:tab/>
            </w:r>
            <w:r w:rsidR="00CB7E42">
              <w:rPr>
                <w:webHidden/>
              </w:rPr>
              <w:fldChar w:fldCharType="begin"/>
            </w:r>
            <w:r w:rsidR="00CB7E42">
              <w:rPr>
                <w:webHidden/>
              </w:rPr>
              <w:instrText xml:space="preserve"> PAGEREF _Toc73333754 \h </w:instrText>
            </w:r>
            <w:r w:rsidR="00CB7E42">
              <w:rPr>
                <w:webHidden/>
              </w:rPr>
            </w:r>
            <w:r w:rsidR="00CB7E42">
              <w:rPr>
                <w:webHidden/>
              </w:rPr>
              <w:fldChar w:fldCharType="separate"/>
            </w:r>
            <w:r w:rsidR="001B10EE">
              <w:rPr>
                <w:webHidden/>
              </w:rPr>
              <w:t>3</w:t>
            </w:r>
            <w:r w:rsidR="00CB7E42">
              <w:rPr>
                <w:webHidden/>
              </w:rPr>
              <w:fldChar w:fldCharType="end"/>
            </w:r>
          </w:hyperlink>
        </w:p>
        <w:p w14:paraId="1463A8BB" w14:textId="1C02E0E2"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5" w:history="1">
            <w:r w:rsidR="00CB7E42" w:rsidRPr="00A41EE4">
              <w:rPr>
                <w:rStyle w:val="Hyperlink"/>
              </w:rPr>
              <w:t>1.3 Problem Statement</w:t>
            </w:r>
            <w:r w:rsidR="00CB7E42">
              <w:rPr>
                <w:webHidden/>
              </w:rPr>
              <w:tab/>
            </w:r>
            <w:r w:rsidR="00CB7E42">
              <w:rPr>
                <w:webHidden/>
              </w:rPr>
              <w:fldChar w:fldCharType="begin"/>
            </w:r>
            <w:r w:rsidR="00CB7E42">
              <w:rPr>
                <w:webHidden/>
              </w:rPr>
              <w:instrText xml:space="preserve"> PAGEREF _Toc73333755 \h </w:instrText>
            </w:r>
            <w:r w:rsidR="00CB7E42">
              <w:rPr>
                <w:webHidden/>
              </w:rPr>
            </w:r>
            <w:r w:rsidR="00CB7E42">
              <w:rPr>
                <w:webHidden/>
              </w:rPr>
              <w:fldChar w:fldCharType="separate"/>
            </w:r>
            <w:r w:rsidR="001B10EE">
              <w:rPr>
                <w:webHidden/>
              </w:rPr>
              <w:t>4</w:t>
            </w:r>
            <w:r w:rsidR="00CB7E42">
              <w:rPr>
                <w:webHidden/>
              </w:rPr>
              <w:fldChar w:fldCharType="end"/>
            </w:r>
          </w:hyperlink>
        </w:p>
        <w:p w14:paraId="4E4CBBA4" w14:textId="7F46634F"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6" w:history="1">
            <w:r w:rsidR="00CB7E42" w:rsidRPr="00A41EE4">
              <w:rPr>
                <w:rStyle w:val="Hyperlink"/>
              </w:rPr>
              <w:t>1.4 Aim and Objectives</w:t>
            </w:r>
            <w:r w:rsidR="00CB7E42">
              <w:rPr>
                <w:webHidden/>
              </w:rPr>
              <w:tab/>
            </w:r>
            <w:r w:rsidR="00CB7E42">
              <w:rPr>
                <w:webHidden/>
              </w:rPr>
              <w:fldChar w:fldCharType="begin"/>
            </w:r>
            <w:r w:rsidR="00CB7E42">
              <w:rPr>
                <w:webHidden/>
              </w:rPr>
              <w:instrText xml:space="preserve"> PAGEREF _Toc73333756 \h </w:instrText>
            </w:r>
            <w:r w:rsidR="00CB7E42">
              <w:rPr>
                <w:webHidden/>
              </w:rPr>
            </w:r>
            <w:r w:rsidR="00CB7E42">
              <w:rPr>
                <w:webHidden/>
              </w:rPr>
              <w:fldChar w:fldCharType="separate"/>
            </w:r>
            <w:r w:rsidR="001B10EE">
              <w:rPr>
                <w:webHidden/>
              </w:rPr>
              <w:t>4</w:t>
            </w:r>
            <w:r w:rsidR="00CB7E42">
              <w:rPr>
                <w:webHidden/>
              </w:rPr>
              <w:fldChar w:fldCharType="end"/>
            </w:r>
          </w:hyperlink>
        </w:p>
        <w:p w14:paraId="70C754C6" w14:textId="2E0FFF3D"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7" w:history="1">
            <w:r w:rsidR="00CB7E42" w:rsidRPr="00A41EE4">
              <w:rPr>
                <w:rStyle w:val="Hyperlink"/>
              </w:rPr>
              <w:t>1.5 Research Questions</w:t>
            </w:r>
            <w:r w:rsidR="00CB7E42">
              <w:rPr>
                <w:webHidden/>
              </w:rPr>
              <w:tab/>
            </w:r>
            <w:r w:rsidR="00CB7E42">
              <w:rPr>
                <w:webHidden/>
              </w:rPr>
              <w:fldChar w:fldCharType="begin"/>
            </w:r>
            <w:r w:rsidR="00CB7E42">
              <w:rPr>
                <w:webHidden/>
              </w:rPr>
              <w:instrText xml:space="preserve"> PAGEREF _Toc73333757 \h </w:instrText>
            </w:r>
            <w:r w:rsidR="00CB7E42">
              <w:rPr>
                <w:webHidden/>
              </w:rPr>
            </w:r>
            <w:r w:rsidR="00CB7E42">
              <w:rPr>
                <w:webHidden/>
              </w:rPr>
              <w:fldChar w:fldCharType="separate"/>
            </w:r>
            <w:r w:rsidR="001B10EE">
              <w:rPr>
                <w:webHidden/>
              </w:rPr>
              <w:t>5</w:t>
            </w:r>
            <w:r w:rsidR="00CB7E42">
              <w:rPr>
                <w:webHidden/>
              </w:rPr>
              <w:fldChar w:fldCharType="end"/>
            </w:r>
          </w:hyperlink>
        </w:p>
        <w:p w14:paraId="2A0C13BC" w14:textId="0D2FB276"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8" w:history="1">
            <w:r w:rsidR="00CB7E42" w:rsidRPr="00A41EE4">
              <w:rPr>
                <w:rStyle w:val="Hyperlink"/>
              </w:rPr>
              <w:t>1.7 Significance of the Study</w:t>
            </w:r>
            <w:r w:rsidR="00CB7E42">
              <w:rPr>
                <w:webHidden/>
              </w:rPr>
              <w:tab/>
            </w:r>
            <w:r w:rsidR="00CB7E42">
              <w:rPr>
                <w:webHidden/>
              </w:rPr>
              <w:fldChar w:fldCharType="begin"/>
            </w:r>
            <w:r w:rsidR="00CB7E42">
              <w:rPr>
                <w:webHidden/>
              </w:rPr>
              <w:instrText xml:space="preserve"> PAGEREF _Toc73333758 \h </w:instrText>
            </w:r>
            <w:r w:rsidR="00CB7E42">
              <w:rPr>
                <w:webHidden/>
              </w:rPr>
            </w:r>
            <w:r w:rsidR="00CB7E42">
              <w:rPr>
                <w:webHidden/>
              </w:rPr>
              <w:fldChar w:fldCharType="separate"/>
            </w:r>
            <w:r w:rsidR="001B10EE">
              <w:rPr>
                <w:webHidden/>
              </w:rPr>
              <w:t>6</w:t>
            </w:r>
            <w:r w:rsidR="00CB7E42">
              <w:rPr>
                <w:webHidden/>
              </w:rPr>
              <w:fldChar w:fldCharType="end"/>
            </w:r>
          </w:hyperlink>
        </w:p>
        <w:p w14:paraId="2C5DEB0A" w14:textId="5C3C89ED"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9" w:history="1">
            <w:r w:rsidR="00CB7E42" w:rsidRPr="00A41EE4">
              <w:rPr>
                <w:rStyle w:val="Hyperlink"/>
              </w:rPr>
              <w:t>1.8 Structure of Study</w:t>
            </w:r>
            <w:r w:rsidR="00CB7E42">
              <w:rPr>
                <w:webHidden/>
              </w:rPr>
              <w:tab/>
            </w:r>
            <w:r w:rsidR="00CB7E42">
              <w:rPr>
                <w:webHidden/>
              </w:rPr>
              <w:fldChar w:fldCharType="begin"/>
            </w:r>
            <w:r w:rsidR="00CB7E42">
              <w:rPr>
                <w:webHidden/>
              </w:rPr>
              <w:instrText xml:space="preserve"> PAGEREF _Toc73333759 \h </w:instrText>
            </w:r>
            <w:r w:rsidR="00CB7E42">
              <w:rPr>
                <w:webHidden/>
              </w:rPr>
            </w:r>
            <w:r w:rsidR="00CB7E42">
              <w:rPr>
                <w:webHidden/>
              </w:rPr>
              <w:fldChar w:fldCharType="separate"/>
            </w:r>
            <w:r w:rsidR="001B10EE">
              <w:rPr>
                <w:webHidden/>
              </w:rPr>
              <w:t>7</w:t>
            </w:r>
            <w:r w:rsidR="00CB7E42">
              <w:rPr>
                <w:webHidden/>
              </w:rPr>
              <w:fldChar w:fldCharType="end"/>
            </w:r>
          </w:hyperlink>
        </w:p>
        <w:p w14:paraId="2A0EAD02" w14:textId="784268FB" w:rsidR="00CB7E42" w:rsidRDefault="007C5827"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760" w:history="1">
            <w:r w:rsidR="00CB7E42" w:rsidRPr="00A41EE4">
              <w:rPr>
                <w:rStyle w:val="Hyperlink"/>
              </w:rPr>
              <w:t>CHAPTER 2: LITERATURE REVIEW</w:t>
            </w:r>
            <w:r w:rsidR="00CB7E42">
              <w:rPr>
                <w:webHidden/>
              </w:rPr>
              <w:tab/>
            </w:r>
            <w:r w:rsidR="00CB7E42">
              <w:rPr>
                <w:webHidden/>
              </w:rPr>
              <w:fldChar w:fldCharType="begin"/>
            </w:r>
            <w:r w:rsidR="00CB7E42">
              <w:rPr>
                <w:webHidden/>
              </w:rPr>
              <w:instrText xml:space="preserve"> PAGEREF _Toc73333760 \h </w:instrText>
            </w:r>
            <w:r w:rsidR="00CB7E42">
              <w:rPr>
                <w:webHidden/>
              </w:rPr>
            </w:r>
            <w:r w:rsidR="00CB7E42">
              <w:rPr>
                <w:webHidden/>
              </w:rPr>
              <w:fldChar w:fldCharType="separate"/>
            </w:r>
            <w:r w:rsidR="001B10EE">
              <w:rPr>
                <w:webHidden/>
              </w:rPr>
              <w:t>8</w:t>
            </w:r>
            <w:r w:rsidR="00CB7E42">
              <w:rPr>
                <w:webHidden/>
              </w:rPr>
              <w:fldChar w:fldCharType="end"/>
            </w:r>
          </w:hyperlink>
        </w:p>
        <w:p w14:paraId="100FFF6B" w14:textId="0EAE35C9"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1" w:history="1">
            <w:r w:rsidR="00CB7E42" w:rsidRPr="00A41EE4">
              <w:rPr>
                <w:rStyle w:val="Hyperlink"/>
              </w:rPr>
              <w:t>2.1 Introduction</w:t>
            </w:r>
            <w:r w:rsidR="00CB7E42">
              <w:rPr>
                <w:webHidden/>
              </w:rPr>
              <w:tab/>
            </w:r>
            <w:r w:rsidR="00CB7E42">
              <w:rPr>
                <w:webHidden/>
              </w:rPr>
              <w:fldChar w:fldCharType="begin"/>
            </w:r>
            <w:r w:rsidR="00CB7E42">
              <w:rPr>
                <w:webHidden/>
              </w:rPr>
              <w:instrText xml:space="preserve"> PAGEREF _Toc73333761 \h </w:instrText>
            </w:r>
            <w:r w:rsidR="00CB7E42">
              <w:rPr>
                <w:webHidden/>
              </w:rPr>
            </w:r>
            <w:r w:rsidR="00CB7E42">
              <w:rPr>
                <w:webHidden/>
              </w:rPr>
              <w:fldChar w:fldCharType="separate"/>
            </w:r>
            <w:r w:rsidR="001B10EE">
              <w:rPr>
                <w:webHidden/>
              </w:rPr>
              <w:t>9</w:t>
            </w:r>
            <w:r w:rsidR="00CB7E42">
              <w:rPr>
                <w:webHidden/>
              </w:rPr>
              <w:fldChar w:fldCharType="end"/>
            </w:r>
          </w:hyperlink>
        </w:p>
        <w:p w14:paraId="50C66F9B" w14:textId="7CC6C61F"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2" w:history="1">
            <w:r w:rsidR="00CB7E42" w:rsidRPr="00A41EE4">
              <w:rPr>
                <w:rStyle w:val="Hyperlink"/>
              </w:rPr>
              <w:t>2.2 Data Analytics in the Telecom Industry</w:t>
            </w:r>
            <w:r w:rsidR="00CB7E42">
              <w:rPr>
                <w:webHidden/>
              </w:rPr>
              <w:tab/>
            </w:r>
            <w:r w:rsidR="00CB7E42">
              <w:rPr>
                <w:webHidden/>
              </w:rPr>
              <w:fldChar w:fldCharType="begin"/>
            </w:r>
            <w:r w:rsidR="00CB7E42">
              <w:rPr>
                <w:webHidden/>
              </w:rPr>
              <w:instrText xml:space="preserve"> PAGEREF _Toc73333762 \h </w:instrText>
            </w:r>
            <w:r w:rsidR="00CB7E42">
              <w:rPr>
                <w:webHidden/>
              </w:rPr>
            </w:r>
            <w:r w:rsidR="00CB7E42">
              <w:rPr>
                <w:webHidden/>
              </w:rPr>
              <w:fldChar w:fldCharType="separate"/>
            </w:r>
            <w:r w:rsidR="001B10EE">
              <w:rPr>
                <w:webHidden/>
              </w:rPr>
              <w:t>10</w:t>
            </w:r>
            <w:r w:rsidR="00CB7E42">
              <w:rPr>
                <w:webHidden/>
              </w:rPr>
              <w:fldChar w:fldCharType="end"/>
            </w:r>
          </w:hyperlink>
        </w:p>
        <w:p w14:paraId="67B46EF0" w14:textId="088AD0BC"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3" w:history="1">
            <w:r w:rsidR="00CB7E42" w:rsidRPr="00A41EE4">
              <w:rPr>
                <w:rStyle w:val="Hyperlink"/>
              </w:rPr>
              <w:t>2.3 Customer Attrition in the Telecom Industry</w:t>
            </w:r>
            <w:r w:rsidR="00CB7E42">
              <w:rPr>
                <w:webHidden/>
              </w:rPr>
              <w:tab/>
            </w:r>
            <w:r w:rsidR="00CB7E42">
              <w:rPr>
                <w:webHidden/>
              </w:rPr>
              <w:fldChar w:fldCharType="begin"/>
            </w:r>
            <w:r w:rsidR="00CB7E42">
              <w:rPr>
                <w:webHidden/>
              </w:rPr>
              <w:instrText xml:space="preserve"> PAGEREF _Toc73333763 \h </w:instrText>
            </w:r>
            <w:r w:rsidR="00CB7E42">
              <w:rPr>
                <w:webHidden/>
              </w:rPr>
            </w:r>
            <w:r w:rsidR="00CB7E42">
              <w:rPr>
                <w:webHidden/>
              </w:rPr>
              <w:fldChar w:fldCharType="separate"/>
            </w:r>
            <w:r w:rsidR="001B10EE">
              <w:rPr>
                <w:webHidden/>
              </w:rPr>
              <w:t>12</w:t>
            </w:r>
            <w:r w:rsidR="00CB7E42">
              <w:rPr>
                <w:webHidden/>
              </w:rPr>
              <w:fldChar w:fldCharType="end"/>
            </w:r>
          </w:hyperlink>
        </w:p>
        <w:p w14:paraId="1010E108" w14:textId="42570E59"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4" w:history="1">
            <w:r w:rsidR="00CB7E42" w:rsidRPr="00A41EE4">
              <w:rPr>
                <w:rStyle w:val="Hyperlink"/>
              </w:rPr>
              <w:t>2.4 Predictive Modelling in Customer Churn Analysis</w:t>
            </w:r>
            <w:r w:rsidR="00CB7E42">
              <w:rPr>
                <w:webHidden/>
              </w:rPr>
              <w:tab/>
            </w:r>
            <w:r w:rsidR="00CB7E42">
              <w:rPr>
                <w:webHidden/>
              </w:rPr>
              <w:fldChar w:fldCharType="begin"/>
            </w:r>
            <w:r w:rsidR="00CB7E42">
              <w:rPr>
                <w:webHidden/>
              </w:rPr>
              <w:instrText xml:space="preserve"> PAGEREF _Toc73333764 \h </w:instrText>
            </w:r>
            <w:r w:rsidR="00CB7E42">
              <w:rPr>
                <w:webHidden/>
              </w:rPr>
            </w:r>
            <w:r w:rsidR="00CB7E42">
              <w:rPr>
                <w:webHidden/>
              </w:rPr>
              <w:fldChar w:fldCharType="separate"/>
            </w:r>
            <w:r w:rsidR="001B10EE">
              <w:rPr>
                <w:webHidden/>
              </w:rPr>
              <w:t>14</w:t>
            </w:r>
            <w:r w:rsidR="00CB7E42">
              <w:rPr>
                <w:webHidden/>
              </w:rPr>
              <w:fldChar w:fldCharType="end"/>
            </w:r>
          </w:hyperlink>
        </w:p>
        <w:p w14:paraId="72959C56" w14:textId="384FBFBA"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5" w:history="1">
            <w:r w:rsidR="00CB7E42" w:rsidRPr="00A41EE4">
              <w:rPr>
                <w:rStyle w:val="Hyperlink"/>
              </w:rPr>
              <w:t>2.5 Visual Analytics in Telecom</w:t>
            </w:r>
            <w:r w:rsidR="00CB7E42">
              <w:rPr>
                <w:webHidden/>
              </w:rPr>
              <w:tab/>
            </w:r>
            <w:r w:rsidR="00CB7E42">
              <w:rPr>
                <w:webHidden/>
              </w:rPr>
              <w:fldChar w:fldCharType="begin"/>
            </w:r>
            <w:r w:rsidR="00CB7E42">
              <w:rPr>
                <w:webHidden/>
              </w:rPr>
              <w:instrText xml:space="preserve"> PAGEREF _Toc73333765 \h </w:instrText>
            </w:r>
            <w:r w:rsidR="00CB7E42">
              <w:rPr>
                <w:webHidden/>
              </w:rPr>
            </w:r>
            <w:r w:rsidR="00CB7E42">
              <w:rPr>
                <w:webHidden/>
              </w:rPr>
              <w:fldChar w:fldCharType="separate"/>
            </w:r>
            <w:r w:rsidR="001B10EE">
              <w:rPr>
                <w:webHidden/>
              </w:rPr>
              <w:t>15</w:t>
            </w:r>
            <w:r w:rsidR="00CB7E42">
              <w:rPr>
                <w:webHidden/>
              </w:rPr>
              <w:fldChar w:fldCharType="end"/>
            </w:r>
          </w:hyperlink>
        </w:p>
        <w:p w14:paraId="709B846D" w14:textId="6445EAD3"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6" w:history="1">
            <w:r w:rsidR="00CB7E42" w:rsidRPr="00A41EE4">
              <w:rPr>
                <w:rStyle w:val="Hyperlink"/>
              </w:rPr>
              <w:t>2.6 Related Research Publications</w:t>
            </w:r>
            <w:r w:rsidR="00CB7E42">
              <w:rPr>
                <w:webHidden/>
              </w:rPr>
              <w:tab/>
            </w:r>
            <w:r w:rsidR="00CB7E42">
              <w:rPr>
                <w:webHidden/>
              </w:rPr>
              <w:fldChar w:fldCharType="begin"/>
            </w:r>
            <w:r w:rsidR="00CB7E42">
              <w:rPr>
                <w:webHidden/>
              </w:rPr>
              <w:instrText xml:space="preserve"> PAGEREF _Toc73333766 \h </w:instrText>
            </w:r>
            <w:r w:rsidR="00CB7E42">
              <w:rPr>
                <w:webHidden/>
              </w:rPr>
            </w:r>
            <w:r w:rsidR="00CB7E42">
              <w:rPr>
                <w:webHidden/>
              </w:rPr>
              <w:fldChar w:fldCharType="separate"/>
            </w:r>
            <w:r w:rsidR="001B10EE">
              <w:rPr>
                <w:webHidden/>
              </w:rPr>
              <w:t>16</w:t>
            </w:r>
            <w:r w:rsidR="00CB7E42">
              <w:rPr>
                <w:webHidden/>
              </w:rPr>
              <w:fldChar w:fldCharType="end"/>
            </w:r>
          </w:hyperlink>
        </w:p>
        <w:p w14:paraId="19344D19" w14:textId="6A3EE756"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67" w:history="1">
            <w:r w:rsidR="00CB7E42" w:rsidRPr="00A41EE4">
              <w:rPr>
                <w:rStyle w:val="Hyperlink"/>
              </w:rPr>
              <w:t>2.6.1 Feature Engineering for Telecom Datasets</w:t>
            </w:r>
            <w:r w:rsidR="00CB7E42">
              <w:rPr>
                <w:webHidden/>
              </w:rPr>
              <w:tab/>
            </w:r>
            <w:r w:rsidR="00CB7E42">
              <w:rPr>
                <w:webHidden/>
              </w:rPr>
              <w:fldChar w:fldCharType="begin"/>
            </w:r>
            <w:r w:rsidR="00CB7E42">
              <w:rPr>
                <w:webHidden/>
              </w:rPr>
              <w:instrText xml:space="preserve"> PAGEREF _Toc73333767 \h </w:instrText>
            </w:r>
            <w:r w:rsidR="00CB7E42">
              <w:rPr>
                <w:webHidden/>
              </w:rPr>
            </w:r>
            <w:r w:rsidR="00CB7E42">
              <w:rPr>
                <w:webHidden/>
              </w:rPr>
              <w:fldChar w:fldCharType="separate"/>
            </w:r>
            <w:r w:rsidR="001B10EE">
              <w:rPr>
                <w:webHidden/>
              </w:rPr>
              <w:t>16</w:t>
            </w:r>
            <w:r w:rsidR="00CB7E42">
              <w:rPr>
                <w:webHidden/>
              </w:rPr>
              <w:fldChar w:fldCharType="end"/>
            </w:r>
          </w:hyperlink>
        </w:p>
        <w:p w14:paraId="067E8988" w14:textId="7A25AEFC"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68" w:history="1">
            <w:r w:rsidR="00CB7E42" w:rsidRPr="00A41EE4">
              <w:rPr>
                <w:rStyle w:val="Hyperlink"/>
              </w:rPr>
              <w:t>2.6.2 Handling Class Imbalance in Machine Learning</w:t>
            </w:r>
            <w:r w:rsidR="00CB7E42">
              <w:rPr>
                <w:webHidden/>
              </w:rPr>
              <w:tab/>
            </w:r>
            <w:r w:rsidR="00CB7E42">
              <w:rPr>
                <w:webHidden/>
              </w:rPr>
              <w:fldChar w:fldCharType="begin"/>
            </w:r>
            <w:r w:rsidR="00CB7E42">
              <w:rPr>
                <w:webHidden/>
              </w:rPr>
              <w:instrText xml:space="preserve"> PAGEREF _Toc73333768 \h </w:instrText>
            </w:r>
            <w:r w:rsidR="00CB7E42">
              <w:rPr>
                <w:webHidden/>
              </w:rPr>
            </w:r>
            <w:r w:rsidR="00CB7E42">
              <w:rPr>
                <w:webHidden/>
              </w:rPr>
              <w:fldChar w:fldCharType="separate"/>
            </w:r>
            <w:r w:rsidR="001B10EE">
              <w:rPr>
                <w:webHidden/>
              </w:rPr>
              <w:t>17</w:t>
            </w:r>
            <w:r w:rsidR="00CB7E42">
              <w:rPr>
                <w:webHidden/>
              </w:rPr>
              <w:fldChar w:fldCharType="end"/>
            </w:r>
          </w:hyperlink>
        </w:p>
        <w:p w14:paraId="3F6EEAE4" w14:textId="10EF527E"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69" w:history="1">
            <w:r w:rsidR="00CB7E42" w:rsidRPr="00A41EE4">
              <w:rPr>
                <w:rStyle w:val="Hyperlink"/>
              </w:rPr>
              <w:t>2.6.3 Implementation of a predictive framework</w:t>
            </w:r>
            <w:r w:rsidR="00CB7E42">
              <w:rPr>
                <w:webHidden/>
              </w:rPr>
              <w:tab/>
            </w:r>
            <w:r w:rsidR="00CB7E42">
              <w:rPr>
                <w:webHidden/>
              </w:rPr>
              <w:fldChar w:fldCharType="begin"/>
            </w:r>
            <w:r w:rsidR="00CB7E42">
              <w:rPr>
                <w:webHidden/>
              </w:rPr>
              <w:instrText xml:space="preserve"> PAGEREF _Toc73333769 \h </w:instrText>
            </w:r>
            <w:r w:rsidR="00CB7E42">
              <w:rPr>
                <w:webHidden/>
              </w:rPr>
            </w:r>
            <w:r w:rsidR="00CB7E42">
              <w:rPr>
                <w:webHidden/>
              </w:rPr>
              <w:fldChar w:fldCharType="separate"/>
            </w:r>
            <w:r w:rsidR="001B10EE">
              <w:rPr>
                <w:webHidden/>
              </w:rPr>
              <w:t>18</w:t>
            </w:r>
            <w:r w:rsidR="00CB7E42">
              <w:rPr>
                <w:webHidden/>
              </w:rPr>
              <w:fldChar w:fldCharType="end"/>
            </w:r>
          </w:hyperlink>
        </w:p>
        <w:p w14:paraId="1D36076B" w14:textId="64298F19"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0" w:history="1">
            <w:r w:rsidR="00CB7E42" w:rsidRPr="00A41EE4">
              <w:rPr>
                <w:rStyle w:val="Hyperlink"/>
              </w:rPr>
              <w:t>2.6.4 Reviews of Evaluation Metrics for Classification</w:t>
            </w:r>
            <w:r w:rsidR="00CB7E42">
              <w:rPr>
                <w:webHidden/>
              </w:rPr>
              <w:tab/>
            </w:r>
            <w:r w:rsidR="00CB7E42">
              <w:rPr>
                <w:webHidden/>
              </w:rPr>
              <w:fldChar w:fldCharType="begin"/>
            </w:r>
            <w:r w:rsidR="00CB7E42">
              <w:rPr>
                <w:webHidden/>
              </w:rPr>
              <w:instrText xml:space="preserve"> PAGEREF _Toc73333770 \h </w:instrText>
            </w:r>
            <w:r w:rsidR="00CB7E42">
              <w:rPr>
                <w:webHidden/>
              </w:rPr>
            </w:r>
            <w:r w:rsidR="00CB7E42">
              <w:rPr>
                <w:webHidden/>
              </w:rPr>
              <w:fldChar w:fldCharType="separate"/>
            </w:r>
            <w:r w:rsidR="001B10EE">
              <w:rPr>
                <w:webHidden/>
              </w:rPr>
              <w:t>19</w:t>
            </w:r>
            <w:r w:rsidR="00CB7E42">
              <w:rPr>
                <w:webHidden/>
              </w:rPr>
              <w:fldChar w:fldCharType="end"/>
            </w:r>
          </w:hyperlink>
        </w:p>
        <w:p w14:paraId="3CC75E80" w14:textId="46349CFA"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1" w:history="1">
            <w:r w:rsidR="00CB7E42" w:rsidRPr="00A41EE4">
              <w:rPr>
                <w:rStyle w:val="Hyperlink"/>
              </w:rPr>
              <w:t>2.6.5 Summary of Literature Review</w:t>
            </w:r>
            <w:r w:rsidR="00CB7E42">
              <w:rPr>
                <w:webHidden/>
              </w:rPr>
              <w:tab/>
            </w:r>
            <w:r w:rsidR="00CB7E42">
              <w:rPr>
                <w:webHidden/>
              </w:rPr>
              <w:fldChar w:fldCharType="begin"/>
            </w:r>
            <w:r w:rsidR="00CB7E42">
              <w:rPr>
                <w:webHidden/>
              </w:rPr>
              <w:instrText xml:space="preserve"> PAGEREF _Toc73333771 \h </w:instrText>
            </w:r>
            <w:r w:rsidR="00CB7E42">
              <w:rPr>
                <w:webHidden/>
              </w:rPr>
            </w:r>
            <w:r w:rsidR="00CB7E42">
              <w:rPr>
                <w:webHidden/>
              </w:rPr>
              <w:fldChar w:fldCharType="separate"/>
            </w:r>
            <w:r w:rsidR="001B10EE">
              <w:rPr>
                <w:webHidden/>
              </w:rPr>
              <w:t>20</w:t>
            </w:r>
            <w:r w:rsidR="00CB7E42">
              <w:rPr>
                <w:webHidden/>
              </w:rPr>
              <w:fldChar w:fldCharType="end"/>
            </w:r>
          </w:hyperlink>
        </w:p>
        <w:p w14:paraId="47812B0B" w14:textId="38C4DCA6"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72" w:history="1">
            <w:r w:rsidR="00CB7E42" w:rsidRPr="00A41EE4">
              <w:rPr>
                <w:rStyle w:val="Hyperlink"/>
              </w:rPr>
              <w:t>2.7 Discussion</w:t>
            </w:r>
            <w:r w:rsidR="00CB7E42">
              <w:rPr>
                <w:webHidden/>
              </w:rPr>
              <w:tab/>
            </w:r>
            <w:r w:rsidR="00CB7E42">
              <w:rPr>
                <w:webHidden/>
              </w:rPr>
              <w:fldChar w:fldCharType="begin"/>
            </w:r>
            <w:r w:rsidR="00CB7E42">
              <w:rPr>
                <w:webHidden/>
              </w:rPr>
              <w:instrText xml:space="preserve"> PAGEREF _Toc73333772 \h </w:instrText>
            </w:r>
            <w:r w:rsidR="00CB7E42">
              <w:rPr>
                <w:webHidden/>
              </w:rPr>
            </w:r>
            <w:r w:rsidR="00CB7E42">
              <w:rPr>
                <w:webHidden/>
              </w:rPr>
              <w:fldChar w:fldCharType="separate"/>
            </w:r>
            <w:r w:rsidR="001B10EE">
              <w:rPr>
                <w:webHidden/>
              </w:rPr>
              <w:t>21</w:t>
            </w:r>
            <w:r w:rsidR="00CB7E42">
              <w:rPr>
                <w:webHidden/>
              </w:rPr>
              <w:fldChar w:fldCharType="end"/>
            </w:r>
          </w:hyperlink>
        </w:p>
        <w:p w14:paraId="415D16F8" w14:textId="0503BD4A"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73" w:history="1">
            <w:r w:rsidR="00CB7E42" w:rsidRPr="00A41EE4">
              <w:rPr>
                <w:rStyle w:val="Hyperlink"/>
              </w:rPr>
              <w:t>2.8 Summary</w:t>
            </w:r>
            <w:r w:rsidR="00CB7E42">
              <w:rPr>
                <w:webHidden/>
              </w:rPr>
              <w:tab/>
            </w:r>
            <w:r w:rsidR="00CB7E42">
              <w:rPr>
                <w:webHidden/>
              </w:rPr>
              <w:fldChar w:fldCharType="begin"/>
            </w:r>
            <w:r w:rsidR="00CB7E42">
              <w:rPr>
                <w:webHidden/>
              </w:rPr>
              <w:instrText xml:space="preserve"> PAGEREF _Toc73333773 \h </w:instrText>
            </w:r>
            <w:r w:rsidR="00CB7E42">
              <w:rPr>
                <w:webHidden/>
              </w:rPr>
            </w:r>
            <w:r w:rsidR="00CB7E42">
              <w:rPr>
                <w:webHidden/>
              </w:rPr>
              <w:fldChar w:fldCharType="separate"/>
            </w:r>
            <w:r w:rsidR="001B10EE">
              <w:rPr>
                <w:webHidden/>
              </w:rPr>
              <w:t>25</w:t>
            </w:r>
            <w:r w:rsidR="00CB7E42">
              <w:rPr>
                <w:webHidden/>
              </w:rPr>
              <w:fldChar w:fldCharType="end"/>
            </w:r>
          </w:hyperlink>
        </w:p>
        <w:p w14:paraId="2B46F6FF" w14:textId="14C1DC75" w:rsidR="00CB7E42" w:rsidRDefault="007C5827"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774" w:history="1">
            <w:r w:rsidR="00CB7E42" w:rsidRPr="00A41EE4">
              <w:rPr>
                <w:rStyle w:val="Hyperlink"/>
              </w:rPr>
              <w:t>CHAPTER 3: RESEARCH METHODOLOGY</w:t>
            </w:r>
            <w:r w:rsidR="00CB7E42">
              <w:rPr>
                <w:webHidden/>
              </w:rPr>
              <w:tab/>
            </w:r>
            <w:r w:rsidR="00CB7E42">
              <w:rPr>
                <w:webHidden/>
              </w:rPr>
              <w:fldChar w:fldCharType="begin"/>
            </w:r>
            <w:r w:rsidR="00CB7E42">
              <w:rPr>
                <w:webHidden/>
              </w:rPr>
              <w:instrText xml:space="preserve"> PAGEREF _Toc73333774 \h </w:instrText>
            </w:r>
            <w:r w:rsidR="00CB7E42">
              <w:rPr>
                <w:webHidden/>
              </w:rPr>
            </w:r>
            <w:r w:rsidR="00CB7E42">
              <w:rPr>
                <w:webHidden/>
              </w:rPr>
              <w:fldChar w:fldCharType="separate"/>
            </w:r>
            <w:r w:rsidR="001B10EE">
              <w:rPr>
                <w:webHidden/>
              </w:rPr>
              <w:t>26</w:t>
            </w:r>
            <w:r w:rsidR="00CB7E42">
              <w:rPr>
                <w:webHidden/>
              </w:rPr>
              <w:fldChar w:fldCharType="end"/>
            </w:r>
          </w:hyperlink>
        </w:p>
        <w:p w14:paraId="5C7E5260" w14:textId="384CE421"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75" w:history="1">
            <w:r w:rsidR="00CB7E42" w:rsidRPr="00A41EE4">
              <w:rPr>
                <w:rStyle w:val="Hyperlink"/>
              </w:rPr>
              <w:t>3.1 Introduction</w:t>
            </w:r>
            <w:r w:rsidR="00CB7E42">
              <w:rPr>
                <w:webHidden/>
              </w:rPr>
              <w:tab/>
            </w:r>
            <w:r w:rsidR="00CB7E42">
              <w:rPr>
                <w:webHidden/>
              </w:rPr>
              <w:fldChar w:fldCharType="begin"/>
            </w:r>
            <w:r w:rsidR="00CB7E42">
              <w:rPr>
                <w:webHidden/>
              </w:rPr>
              <w:instrText xml:space="preserve"> PAGEREF _Toc73333775 \h </w:instrText>
            </w:r>
            <w:r w:rsidR="00CB7E42">
              <w:rPr>
                <w:webHidden/>
              </w:rPr>
            </w:r>
            <w:r w:rsidR="00CB7E42">
              <w:rPr>
                <w:webHidden/>
              </w:rPr>
              <w:fldChar w:fldCharType="separate"/>
            </w:r>
            <w:r w:rsidR="001B10EE">
              <w:rPr>
                <w:webHidden/>
              </w:rPr>
              <w:t>26</w:t>
            </w:r>
            <w:r w:rsidR="00CB7E42">
              <w:rPr>
                <w:webHidden/>
              </w:rPr>
              <w:fldChar w:fldCharType="end"/>
            </w:r>
          </w:hyperlink>
        </w:p>
        <w:p w14:paraId="752B207D" w14:textId="0B9ACCE5"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6" w:history="1">
            <w:r w:rsidR="00CB7E42" w:rsidRPr="00A41EE4">
              <w:rPr>
                <w:rStyle w:val="Hyperlink"/>
              </w:rPr>
              <w:t>3.1.1 Business Understanding</w:t>
            </w:r>
            <w:r w:rsidR="00CB7E42">
              <w:rPr>
                <w:webHidden/>
              </w:rPr>
              <w:tab/>
            </w:r>
            <w:r w:rsidR="00CB7E42">
              <w:rPr>
                <w:webHidden/>
              </w:rPr>
              <w:fldChar w:fldCharType="begin"/>
            </w:r>
            <w:r w:rsidR="00CB7E42">
              <w:rPr>
                <w:webHidden/>
              </w:rPr>
              <w:instrText xml:space="preserve"> PAGEREF _Toc73333776 \h </w:instrText>
            </w:r>
            <w:r w:rsidR="00CB7E42">
              <w:rPr>
                <w:webHidden/>
              </w:rPr>
            </w:r>
            <w:r w:rsidR="00CB7E42">
              <w:rPr>
                <w:webHidden/>
              </w:rPr>
              <w:fldChar w:fldCharType="separate"/>
            </w:r>
            <w:r w:rsidR="001B10EE">
              <w:rPr>
                <w:webHidden/>
              </w:rPr>
              <w:t>26</w:t>
            </w:r>
            <w:r w:rsidR="00CB7E42">
              <w:rPr>
                <w:webHidden/>
              </w:rPr>
              <w:fldChar w:fldCharType="end"/>
            </w:r>
          </w:hyperlink>
        </w:p>
        <w:p w14:paraId="128A3FAB" w14:textId="1F687C91"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7" w:history="1">
            <w:r w:rsidR="00CB7E42" w:rsidRPr="00A41EE4">
              <w:rPr>
                <w:rStyle w:val="Hyperlink"/>
              </w:rPr>
              <w:t>3.1.2 Data Understanding</w:t>
            </w:r>
            <w:r w:rsidR="00CB7E42">
              <w:rPr>
                <w:webHidden/>
              </w:rPr>
              <w:tab/>
            </w:r>
            <w:r w:rsidR="00CB7E42">
              <w:rPr>
                <w:webHidden/>
              </w:rPr>
              <w:fldChar w:fldCharType="begin"/>
            </w:r>
            <w:r w:rsidR="00CB7E42">
              <w:rPr>
                <w:webHidden/>
              </w:rPr>
              <w:instrText xml:space="preserve"> PAGEREF _Toc73333777 \h </w:instrText>
            </w:r>
            <w:r w:rsidR="00CB7E42">
              <w:rPr>
                <w:webHidden/>
              </w:rPr>
            </w:r>
            <w:r w:rsidR="00CB7E42">
              <w:rPr>
                <w:webHidden/>
              </w:rPr>
              <w:fldChar w:fldCharType="separate"/>
            </w:r>
            <w:r w:rsidR="001B10EE">
              <w:rPr>
                <w:webHidden/>
              </w:rPr>
              <w:t>27</w:t>
            </w:r>
            <w:r w:rsidR="00CB7E42">
              <w:rPr>
                <w:webHidden/>
              </w:rPr>
              <w:fldChar w:fldCharType="end"/>
            </w:r>
          </w:hyperlink>
        </w:p>
        <w:p w14:paraId="5CB93818" w14:textId="29E98F91"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78" w:history="1">
            <w:r w:rsidR="00CB7E42" w:rsidRPr="00A41EE4">
              <w:rPr>
                <w:rStyle w:val="Hyperlink"/>
              </w:rPr>
              <w:t>3.2 Research Methodology</w:t>
            </w:r>
            <w:r w:rsidR="00CB7E42">
              <w:rPr>
                <w:webHidden/>
              </w:rPr>
              <w:tab/>
            </w:r>
            <w:r w:rsidR="00CB7E42">
              <w:rPr>
                <w:webHidden/>
              </w:rPr>
              <w:fldChar w:fldCharType="begin"/>
            </w:r>
            <w:r w:rsidR="00CB7E42">
              <w:rPr>
                <w:webHidden/>
              </w:rPr>
              <w:instrText xml:space="preserve"> PAGEREF _Toc73333778 \h </w:instrText>
            </w:r>
            <w:r w:rsidR="00CB7E42">
              <w:rPr>
                <w:webHidden/>
              </w:rPr>
            </w:r>
            <w:r w:rsidR="00CB7E42">
              <w:rPr>
                <w:webHidden/>
              </w:rPr>
              <w:fldChar w:fldCharType="separate"/>
            </w:r>
            <w:r w:rsidR="001B10EE">
              <w:rPr>
                <w:webHidden/>
              </w:rPr>
              <w:t>29</w:t>
            </w:r>
            <w:r w:rsidR="00CB7E42">
              <w:rPr>
                <w:webHidden/>
              </w:rPr>
              <w:fldChar w:fldCharType="end"/>
            </w:r>
          </w:hyperlink>
        </w:p>
        <w:p w14:paraId="48A9DAAB" w14:textId="67AA45C7"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9" w:history="1">
            <w:r w:rsidR="00CB7E42" w:rsidRPr="00A41EE4">
              <w:rPr>
                <w:rStyle w:val="Hyperlink"/>
              </w:rPr>
              <w:t>3.2.1 Data Selection</w:t>
            </w:r>
            <w:r w:rsidR="00CB7E42">
              <w:rPr>
                <w:webHidden/>
              </w:rPr>
              <w:tab/>
            </w:r>
            <w:r w:rsidR="00CB7E42">
              <w:rPr>
                <w:webHidden/>
              </w:rPr>
              <w:fldChar w:fldCharType="begin"/>
            </w:r>
            <w:r w:rsidR="00CB7E42">
              <w:rPr>
                <w:webHidden/>
              </w:rPr>
              <w:instrText xml:space="preserve"> PAGEREF _Toc73333779 \h </w:instrText>
            </w:r>
            <w:r w:rsidR="00CB7E42">
              <w:rPr>
                <w:webHidden/>
              </w:rPr>
            </w:r>
            <w:r w:rsidR="00CB7E42">
              <w:rPr>
                <w:webHidden/>
              </w:rPr>
              <w:fldChar w:fldCharType="separate"/>
            </w:r>
            <w:r w:rsidR="001B10EE">
              <w:rPr>
                <w:webHidden/>
              </w:rPr>
              <w:t>29</w:t>
            </w:r>
            <w:r w:rsidR="00CB7E42">
              <w:rPr>
                <w:webHidden/>
              </w:rPr>
              <w:fldChar w:fldCharType="end"/>
            </w:r>
          </w:hyperlink>
        </w:p>
        <w:p w14:paraId="3736A5D1" w14:textId="2B6293DE"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0" w:history="1">
            <w:r w:rsidR="00CB7E42" w:rsidRPr="00A41EE4">
              <w:rPr>
                <w:rStyle w:val="Hyperlink"/>
              </w:rPr>
              <w:t>3.2.2 Data Preprocessing</w:t>
            </w:r>
            <w:r w:rsidR="00CB7E42">
              <w:rPr>
                <w:webHidden/>
              </w:rPr>
              <w:tab/>
            </w:r>
            <w:r w:rsidR="00CB7E42">
              <w:rPr>
                <w:webHidden/>
              </w:rPr>
              <w:fldChar w:fldCharType="begin"/>
            </w:r>
            <w:r w:rsidR="00CB7E42">
              <w:rPr>
                <w:webHidden/>
              </w:rPr>
              <w:instrText xml:space="preserve"> PAGEREF _Toc73333780 \h </w:instrText>
            </w:r>
            <w:r w:rsidR="00CB7E42">
              <w:rPr>
                <w:webHidden/>
              </w:rPr>
            </w:r>
            <w:r w:rsidR="00CB7E42">
              <w:rPr>
                <w:webHidden/>
              </w:rPr>
              <w:fldChar w:fldCharType="separate"/>
            </w:r>
            <w:r w:rsidR="001B10EE">
              <w:rPr>
                <w:webHidden/>
              </w:rPr>
              <w:t>30</w:t>
            </w:r>
            <w:r w:rsidR="00CB7E42">
              <w:rPr>
                <w:webHidden/>
              </w:rPr>
              <w:fldChar w:fldCharType="end"/>
            </w:r>
          </w:hyperlink>
        </w:p>
        <w:p w14:paraId="468418A5" w14:textId="697B8A6F"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1" w:history="1">
            <w:r w:rsidR="00CB7E42" w:rsidRPr="00A41EE4">
              <w:rPr>
                <w:rStyle w:val="Hyperlink"/>
              </w:rPr>
              <w:t>3.2.3 Data Transformation</w:t>
            </w:r>
            <w:r w:rsidR="00CB7E42">
              <w:rPr>
                <w:webHidden/>
              </w:rPr>
              <w:tab/>
            </w:r>
            <w:r w:rsidR="00CB7E42">
              <w:rPr>
                <w:webHidden/>
              </w:rPr>
              <w:fldChar w:fldCharType="begin"/>
            </w:r>
            <w:r w:rsidR="00CB7E42">
              <w:rPr>
                <w:webHidden/>
              </w:rPr>
              <w:instrText xml:space="preserve"> PAGEREF _Toc73333781 \h </w:instrText>
            </w:r>
            <w:r w:rsidR="00CB7E42">
              <w:rPr>
                <w:webHidden/>
              </w:rPr>
            </w:r>
            <w:r w:rsidR="00CB7E42">
              <w:rPr>
                <w:webHidden/>
              </w:rPr>
              <w:fldChar w:fldCharType="separate"/>
            </w:r>
            <w:r w:rsidR="001B10EE">
              <w:rPr>
                <w:webHidden/>
              </w:rPr>
              <w:t>30</w:t>
            </w:r>
            <w:r w:rsidR="00CB7E42">
              <w:rPr>
                <w:webHidden/>
              </w:rPr>
              <w:fldChar w:fldCharType="end"/>
            </w:r>
          </w:hyperlink>
        </w:p>
        <w:p w14:paraId="54B243FD" w14:textId="1CCD7B72"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2" w:history="1">
            <w:r w:rsidR="00CB7E42" w:rsidRPr="00A41EE4">
              <w:rPr>
                <w:rStyle w:val="Hyperlink"/>
              </w:rPr>
              <w:t>3.2.4 Data Visualization</w:t>
            </w:r>
            <w:r w:rsidR="00CB7E42">
              <w:rPr>
                <w:webHidden/>
              </w:rPr>
              <w:tab/>
            </w:r>
            <w:r w:rsidR="00CB7E42">
              <w:rPr>
                <w:webHidden/>
              </w:rPr>
              <w:fldChar w:fldCharType="begin"/>
            </w:r>
            <w:r w:rsidR="00CB7E42">
              <w:rPr>
                <w:webHidden/>
              </w:rPr>
              <w:instrText xml:space="preserve"> PAGEREF _Toc73333782 \h </w:instrText>
            </w:r>
            <w:r w:rsidR="00CB7E42">
              <w:rPr>
                <w:webHidden/>
              </w:rPr>
            </w:r>
            <w:r w:rsidR="00CB7E42">
              <w:rPr>
                <w:webHidden/>
              </w:rPr>
              <w:fldChar w:fldCharType="separate"/>
            </w:r>
            <w:r w:rsidR="001B10EE">
              <w:rPr>
                <w:webHidden/>
              </w:rPr>
              <w:t>31</w:t>
            </w:r>
            <w:r w:rsidR="00CB7E42">
              <w:rPr>
                <w:webHidden/>
              </w:rPr>
              <w:fldChar w:fldCharType="end"/>
            </w:r>
          </w:hyperlink>
        </w:p>
        <w:p w14:paraId="55E716C7" w14:textId="399841BC"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3" w:history="1">
            <w:r w:rsidR="00CB7E42" w:rsidRPr="00A41EE4">
              <w:rPr>
                <w:rStyle w:val="Hyperlink"/>
              </w:rPr>
              <w:t>3.2.5 Class Balancing</w:t>
            </w:r>
            <w:r w:rsidR="00CB7E42">
              <w:rPr>
                <w:webHidden/>
              </w:rPr>
              <w:tab/>
            </w:r>
            <w:r w:rsidR="00CB7E42">
              <w:rPr>
                <w:webHidden/>
              </w:rPr>
              <w:fldChar w:fldCharType="begin"/>
            </w:r>
            <w:r w:rsidR="00CB7E42">
              <w:rPr>
                <w:webHidden/>
              </w:rPr>
              <w:instrText xml:space="preserve"> PAGEREF _Toc73333783 \h </w:instrText>
            </w:r>
            <w:r w:rsidR="00CB7E42">
              <w:rPr>
                <w:webHidden/>
              </w:rPr>
            </w:r>
            <w:r w:rsidR="00CB7E42">
              <w:rPr>
                <w:webHidden/>
              </w:rPr>
              <w:fldChar w:fldCharType="separate"/>
            </w:r>
            <w:r w:rsidR="001B10EE">
              <w:rPr>
                <w:webHidden/>
              </w:rPr>
              <w:t>31</w:t>
            </w:r>
            <w:r w:rsidR="00CB7E42">
              <w:rPr>
                <w:webHidden/>
              </w:rPr>
              <w:fldChar w:fldCharType="end"/>
            </w:r>
          </w:hyperlink>
        </w:p>
        <w:p w14:paraId="1D61B047" w14:textId="05530169"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4" w:history="1">
            <w:r w:rsidR="00CB7E42" w:rsidRPr="00A41EE4">
              <w:rPr>
                <w:rStyle w:val="Hyperlink"/>
              </w:rPr>
              <w:t>3.2.6 Model Building</w:t>
            </w:r>
            <w:r w:rsidR="00CB7E42">
              <w:rPr>
                <w:webHidden/>
              </w:rPr>
              <w:tab/>
            </w:r>
            <w:r w:rsidR="00CB7E42">
              <w:rPr>
                <w:webHidden/>
              </w:rPr>
              <w:fldChar w:fldCharType="begin"/>
            </w:r>
            <w:r w:rsidR="00CB7E42">
              <w:rPr>
                <w:webHidden/>
              </w:rPr>
              <w:instrText xml:space="preserve"> PAGEREF _Toc73333784 \h </w:instrText>
            </w:r>
            <w:r w:rsidR="00CB7E42">
              <w:rPr>
                <w:webHidden/>
              </w:rPr>
            </w:r>
            <w:r w:rsidR="00CB7E42">
              <w:rPr>
                <w:webHidden/>
              </w:rPr>
              <w:fldChar w:fldCharType="separate"/>
            </w:r>
            <w:r w:rsidR="001B10EE">
              <w:rPr>
                <w:webHidden/>
              </w:rPr>
              <w:t>32</w:t>
            </w:r>
            <w:r w:rsidR="00CB7E42">
              <w:rPr>
                <w:webHidden/>
              </w:rPr>
              <w:fldChar w:fldCharType="end"/>
            </w:r>
          </w:hyperlink>
        </w:p>
        <w:p w14:paraId="47B4616B" w14:textId="79DE76F9"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5" w:history="1">
            <w:r w:rsidR="00CB7E42" w:rsidRPr="00A41EE4">
              <w:rPr>
                <w:rStyle w:val="Hyperlink"/>
              </w:rPr>
              <w:t>3.2.7 Model Evaluation</w:t>
            </w:r>
            <w:r w:rsidR="00CB7E42">
              <w:rPr>
                <w:webHidden/>
              </w:rPr>
              <w:tab/>
            </w:r>
            <w:r w:rsidR="00CB7E42">
              <w:rPr>
                <w:webHidden/>
              </w:rPr>
              <w:fldChar w:fldCharType="begin"/>
            </w:r>
            <w:r w:rsidR="00CB7E42">
              <w:rPr>
                <w:webHidden/>
              </w:rPr>
              <w:instrText xml:space="preserve"> PAGEREF _Toc73333785 \h </w:instrText>
            </w:r>
            <w:r w:rsidR="00CB7E42">
              <w:rPr>
                <w:webHidden/>
              </w:rPr>
            </w:r>
            <w:r w:rsidR="00CB7E42">
              <w:rPr>
                <w:webHidden/>
              </w:rPr>
              <w:fldChar w:fldCharType="separate"/>
            </w:r>
            <w:r w:rsidR="001B10EE">
              <w:rPr>
                <w:webHidden/>
              </w:rPr>
              <w:t>35</w:t>
            </w:r>
            <w:r w:rsidR="00CB7E42">
              <w:rPr>
                <w:webHidden/>
              </w:rPr>
              <w:fldChar w:fldCharType="end"/>
            </w:r>
          </w:hyperlink>
        </w:p>
        <w:p w14:paraId="6E0A269A" w14:textId="0913D6BA"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6" w:history="1">
            <w:r w:rsidR="00CB7E42" w:rsidRPr="00A41EE4">
              <w:rPr>
                <w:rStyle w:val="Hyperlink"/>
              </w:rPr>
              <w:t>3.2.8 Model Review</w:t>
            </w:r>
            <w:r w:rsidR="00CB7E42">
              <w:rPr>
                <w:webHidden/>
              </w:rPr>
              <w:tab/>
            </w:r>
            <w:r w:rsidR="00CB7E42">
              <w:rPr>
                <w:webHidden/>
              </w:rPr>
              <w:fldChar w:fldCharType="begin"/>
            </w:r>
            <w:r w:rsidR="00CB7E42">
              <w:rPr>
                <w:webHidden/>
              </w:rPr>
              <w:instrText xml:space="preserve"> PAGEREF _Toc73333786 \h </w:instrText>
            </w:r>
            <w:r w:rsidR="00CB7E42">
              <w:rPr>
                <w:webHidden/>
              </w:rPr>
            </w:r>
            <w:r w:rsidR="00CB7E42">
              <w:rPr>
                <w:webHidden/>
              </w:rPr>
              <w:fldChar w:fldCharType="separate"/>
            </w:r>
            <w:r w:rsidR="001B10EE">
              <w:rPr>
                <w:webHidden/>
              </w:rPr>
              <w:t>36</w:t>
            </w:r>
            <w:r w:rsidR="00CB7E42">
              <w:rPr>
                <w:webHidden/>
              </w:rPr>
              <w:fldChar w:fldCharType="end"/>
            </w:r>
          </w:hyperlink>
        </w:p>
        <w:p w14:paraId="1677CEE5" w14:textId="05FB71AE"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87" w:history="1">
            <w:r w:rsidR="00CB7E42" w:rsidRPr="00A41EE4">
              <w:rPr>
                <w:rStyle w:val="Hyperlink"/>
              </w:rPr>
              <w:t>3.3 Summary</w:t>
            </w:r>
            <w:r w:rsidR="00CB7E42">
              <w:rPr>
                <w:webHidden/>
              </w:rPr>
              <w:tab/>
            </w:r>
            <w:r w:rsidR="00CB7E42">
              <w:rPr>
                <w:webHidden/>
              </w:rPr>
              <w:fldChar w:fldCharType="begin"/>
            </w:r>
            <w:r w:rsidR="00CB7E42">
              <w:rPr>
                <w:webHidden/>
              </w:rPr>
              <w:instrText xml:space="preserve"> PAGEREF _Toc73333787 \h </w:instrText>
            </w:r>
            <w:r w:rsidR="00CB7E42">
              <w:rPr>
                <w:webHidden/>
              </w:rPr>
            </w:r>
            <w:r w:rsidR="00CB7E42">
              <w:rPr>
                <w:webHidden/>
              </w:rPr>
              <w:fldChar w:fldCharType="separate"/>
            </w:r>
            <w:r w:rsidR="001B10EE">
              <w:rPr>
                <w:webHidden/>
              </w:rPr>
              <w:t>37</w:t>
            </w:r>
            <w:r w:rsidR="00CB7E42">
              <w:rPr>
                <w:webHidden/>
              </w:rPr>
              <w:fldChar w:fldCharType="end"/>
            </w:r>
          </w:hyperlink>
        </w:p>
        <w:p w14:paraId="0D48DEDE" w14:textId="4C4E36C5" w:rsidR="00CB7E42" w:rsidRDefault="007C5827"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788" w:history="1">
            <w:r w:rsidR="00CB7E42" w:rsidRPr="00A41EE4">
              <w:rPr>
                <w:rStyle w:val="Hyperlink"/>
              </w:rPr>
              <w:t>CHAPTER 4: ANALYSIS</w:t>
            </w:r>
            <w:r w:rsidR="00CB7E42">
              <w:rPr>
                <w:webHidden/>
              </w:rPr>
              <w:tab/>
            </w:r>
            <w:r w:rsidR="00CB7E42">
              <w:rPr>
                <w:webHidden/>
              </w:rPr>
              <w:fldChar w:fldCharType="begin"/>
            </w:r>
            <w:r w:rsidR="00CB7E42">
              <w:rPr>
                <w:webHidden/>
              </w:rPr>
              <w:instrText xml:space="preserve"> PAGEREF _Toc73333788 \h </w:instrText>
            </w:r>
            <w:r w:rsidR="00CB7E42">
              <w:rPr>
                <w:webHidden/>
              </w:rPr>
            </w:r>
            <w:r w:rsidR="00CB7E42">
              <w:rPr>
                <w:webHidden/>
              </w:rPr>
              <w:fldChar w:fldCharType="separate"/>
            </w:r>
            <w:r w:rsidR="001B10EE">
              <w:rPr>
                <w:webHidden/>
              </w:rPr>
              <w:t>38</w:t>
            </w:r>
            <w:r w:rsidR="00CB7E42">
              <w:rPr>
                <w:webHidden/>
              </w:rPr>
              <w:fldChar w:fldCharType="end"/>
            </w:r>
          </w:hyperlink>
        </w:p>
        <w:p w14:paraId="3F9A9C8D" w14:textId="61E21E29"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89" w:history="1">
            <w:r w:rsidR="00CB7E42" w:rsidRPr="00A41EE4">
              <w:rPr>
                <w:rStyle w:val="Hyperlink"/>
              </w:rPr>
              <w:t>4.1 Introduction</w:t>
            </w:r>
            <w:r w:rsidR="00CB7E42">
              <w:rPr>
                <w:webHidden/>
              </w:rPr>
              <w:tab/>
            </w:r>
            <w:r w:rsidR="00CB7E42">
              <w:rPr>
                <w:webHidden/>
              </w:rPr>
              <w:fldChar w:fldCharType="begin"/>
            </w:r>
            <w:r w:rsidR="00CB7E42">
              <w:rPr>
                <w:webHidden/>
              </w:rPr>
              <w:instrText xml:space="preserve"> PAGEREF _Toc73333789 \h </w:instrText>
            </w:r>
            <w:r w:rsidR="00CB7E42">
              <w:rPr>
                <w:webHidden/>
              </w:rPr>
            </w:r>
            <w:r w:rsidR="00CB7E42">
              <w:rPr>
                <w:webHidden/>
              </w:rPr>
              <w:fldChar w:fldCharType="separate"/>
            </w:r>
            <w:r w:rsidR="001B10EE">
              <w:rPr>
                <w:webHidden/>
              </w:rPr>
              <w:t>38</w:t>
            </w:r>
            <w:r w:rsidR="00CB7E42">
              <w:rPr>
                <w:webHidden/>
              </w:rPr>
              <w:fldChar w:fldCharType="end"/>
            </w:r>
          </w:hyperlink>
        </w:p>
        <w:p w14:paraId="2974A604" w14:textId="6F69D801"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90" w:history="1">
            <w:r w:rsidR="00CB7E42" w:rsidRPr="00A41EE4">
              <w:rPr>
                <w:rStyle w:val="Hyperlink"/>
              </w:rPr>
              <w:t>4.2 Dataset Description</w:t>
            </w:r>
            <w:r w:rsidR="00CB7E42">
              <w:rPr>
                <w:webHidden/>
              </w:rPr>
              <w:tab/>
            </w:r>
            <w:r w:rsidR="00CB7E42">
              <w:rPr>
                <w:webHidden/>
              </w:rPr>
              <w:fldChar w:fldCharType="begin"/>
            </w:r>
            <w:r w:rsidR="00CB7E42">
              <w:rPr>
                <w:webHidden/>
              </w:rPr>
              <w:instrText xml:space="preserve"> PAGEREF _Toc73333790 \h </w:instrText>
            </w:r>
            <w:r w:rsidR="00CB7E42">
              <w:rPr>
                <w:webHidden/>
              </w:rPr>
            </w:r>
            <w:r w:rsidR="00CB7E42">
              <w:rPr>
                <w:webHidden/>
              </w:rPr>
              <w:fldChar w:fldCharType="separate"/>
            </w:r>
            <w:r w:rsidR="001B10EE">
              <w:rPr>
                <w:webHidden/>
              </w:rPr>
              <w:t>38</w:t>
            </w:r>
            <w:r w:rsidR="00CB7E42">
              <w:rPr>
                <w:webHidden/>
              </w:rPr>
              <w:fldChar w:fldCharType="end"/>
            </w:r>
          </w:hyperlink>
        </w:p>
        <w:p w14:paraId="7B11A44B" w14:textId="4652A5E4"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91" w:history="1">
            <w:r w:rsidR="00CB7E42" w:rsidRPr="00A41EE4">
              <w:rPr>
                <w:rStyle w:val="Hyperlink"/>
              </w:rPr>
              <w:t>4.3 Exploratory Data Analysis</w:t>
            </w:r>
            <w:r w:rsidR="00CB7E42">
              <w:rPr>
                <w:webHidden/>
              </w:rPr>
              <w:tab/>
            </w:r>
            <w:r w:rsidR="00CB7E42">
              <w:rPr>
                <w:webHidden/>
              </w:rPr>
              <w:fldChar w:fldCharType="begin"/>
            </w:r>
            <w:r w:rsidR="00CB7E42">
              <w:rPr>
                <w:webHidden/>
              </w:rPr>
              <w:instrText xml:space="preserve"> PAGEREF _Toc73333791 \h </w:instrText>
            </w:r>
            <w:r w:rsidR="00CB7E42">
              <w:rPr>
                <w:webHidden/>
              </w:rPr>
            </w:r>
            <w:r w:rsidR="00CB7E42">
              <w:rPr>
                <w:webHidden/>
              </w:rPr>
              <w:fldChar w:fldCharType="separate"/>
            </w:r>
            <w:r w:rsidR="001B10EE">
              <w:rPr>
                <w:webHidden/>
              </w:rPr>
              <w:t>39</w:t>
            </w:r>
            <w:r w:rsidR="00CB7E42">
              <w:rPr>
                <w:webHidden/>
              </w:rPr>
              <w:fldChar w:fldCharType="end"/>
            </w:r>
          </w:hyperlink>
        </w:p>
        <w:p w14:paraId="6ED8BDF7" w14:textId="53414FAC"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2" w:history="1">
            <w:r w:rsidR="00CB7E42" w:rsidRPr="00A41EE4">
              <w:rPr>
                <w:rStyle w:val="Hyperlink"/>
              </w:rPr>
              <w:t>4.3.1 Distribution of Variables</w:t>
            </w:r>
            <w:r w:rsidR="00CB7E42">
              <w:rPr>
                <w:webHidden/>
              </w:rPr>
              <w:tab/>
            </w:r>
            <w:r w:rsidR="00CB7E42">
              <w:rPr>
                <w:webHidden/>
              </w:rPr>
              <w:fldChar w:fldCharType="begin"/>
            </w:r>
            <w:r w:rsidR="00CB7E42">
              <w:rPr>
                <w:webHidden/>
              </w:rPr>
              <w:instrText xml:space="preserve"> PAGEREF _Toc73333792 \h </w:instrText>
            </w:r>
            <w:r w:rsidR="00CB7E42">
              <w:rPr>
                <w:webHidden/>
              </w:rPr>
            </w:r>
            <w:r w:rsidR="00CB7E42">
              <w:rPr>
                <w:webHidden/>
              </w:rPr>
              <w:fldChar w:fldCharType="separate"/>
            </w:r>
            <w:r w:rsidR="001B10EE">
              <w:rPr>
                <w:webHidden/>
              </w:rPr>
              <w:t>40</w:t>
            </w:r>
            <w:r w:rsidR="00CB7E42">
              <w:rPr>
                <w:webHidden/>
              </w:rPr>
              <w:fldChar w:fldCharType="end"/>
            </w:r>
          </w:hyperlink>
        </w:p>
        <w:p w14:paraId="0BFC9C27" w14:textId="3AC77DA9"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3" w:history="1">
            <w:r w:rsidR="00CB7E42" w:rsidRPr="00A41EE4">
              <w:rPr>
                <w:rStyle w:val="Hyperlink"/>
              </w:rPr>
              <w:t>4.3.2 Missing Values Analysis</w:t>
            </w:r>
            <w:r w:rsidR="00CB7E42">
              <w:rPr>
                <w:webHidden/>
              </w:rPr>
              <w:tab/>
            </w:r>
            <w:r w:rsidR="00CB7E42">
              <w:rPr>
                <w:webHidden/>
              </w:rPr>
              <w:fldChar w:fldCharType="begin"/>
            </w:r>
            <w:r w:rsidR="00CB7E42">
              <w:rPr>
                <w:webHidden/>
              </w:rPr>
              <w:instrText xml:space="preserve"> PAGEREF _Toc73333793 \h </w:instrText>
            </w:r>
            <w:r w:rsidR="00CB7E42">
              <w:rPr>
                <w:webHidden/>
              </w:rPr>
            </w:r>
            <w:r w:rsidR="00CB7E42">
              <w:rPr>
                <w:webHidden/>
              </w:rPr>
              <w:fldChar w:fldCharType="separate"/>
            </w:r>
            <w:r w:rsidR="001B10EE">
              <w:rPr>
                <w:webHidden/>
              </w:rPr>
              <w:t>41</w:t>
            </w:r>
            <w:r w:rsidR="00CB7E42">
              <w:rPr>
                <w:webHidden/>
              </w:rPr>
              <w:fldChar w:fldCharType="end"/>
            </w:r>
          </w:hyperlink>
        </w:p>
        <w:p w14:paraId="74FF3B89" w14:textId="36EA54FB"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4" w:history="1">
            <w:r w:rsidR="00CB7E42" w:rsidRPr="00A41EE4">
              <w:rPr>
                <w:rStyle w:val="Hyperlink"/>
              </w:rPr>
              <w:t>4.3.3 Outlier Analysis</w:t>
            </w:r>
            <w:r w:rsidR="00CB7E42">
              <w:rPr>
                <w:webHidden/>
              </w:rPr>
              <w:tab/>
            </w:r>
            <w:r w:rsidR="00CB7E42">
              <w:rPr>
                <w:webHidden/>
              </w:rPr>
              <w:fldChar w:fldCharType="begin"/>
            </w:r>
            <w:r w:rsidR="00CB7E42">
              <w:rPr>
                <w:webHidden/>
              </w:rPr>
              <w:instrText xml:space="preserve"> PAGEREF _Toc73333794 \h </w:instrText>
            </w:r>
            <w:r w:rsidR="00CB7E42">
              <w:rPr>
                <w:webHidden/>
              </w:rPr>
            </w:r>
            <w:r w:rsidR="00CB7E42">
              <w:rPr>
                <w:webHidden/>
              </w:rPr>
              <w:fldChar w:fldCharType="separate"/>
            </w:r>
            <w:r w:rsidR="001B10EE">
              <w:rPr>
                <w:webHidden/>
              </w:rPr>
              <w:t>42</w:t>
            </w:r>
            <w:r w:rsidR="00CB7E42">
              <w:rPr>
                <w:webHidden/>
              </w:rPr>
              <w:fldChar w:fldCharType="end"/>
            </w:r>
          </w:hyperlink>
        </w:p>
        <w:p w14:paraId="7E9BFFE3" w14:textId="2E2E608A"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5" w:history="1">
            <w:r w:rsidR="00CB7E42" w:rsidRPr="00A41EE4">
              <w:rPr>
                <w:rStyle w:val="Hyperlink"/>
              </w:rPr>
              <w:t>4.3.4 Univariate Analysis</w:t>
            </w:r>
            <w:r w:rsidR="00CB7E42">
              <w:rPr>
                <w:webHidden/>
              </w:rPr>
              <w:tab/>
            </w:r>
            <w:r w:rsidR="00CB7E42">
              <w:rPr>
                <w:webHidden/>
              </w:rPr>
              <w:fldChar w:fldCharType="begin"/>
            </w:r>
            <w:r w:rsidR="00CB7E42">
              <w:rPr>
                <w:webHidden/>
              </w:rPr>
              <w:instrText xml:space="preserve"> PAGEREF _Toc73333795 \h </w:instrText>
            </w:r>
            <w:r w:rsidR="00CB7E42">
              <w:rPr>
                <w:webHidden/>
              </w:rPr>
            </w:r>
            <w:r w:rsidR="00CB7E42">
              <w:rPr>
                <w:webHidden/>
              </w:rPr>
              <w:fldChar w:fldCharType="separate"/>
            </w:r>
            <w:r w:rsidR="001B10EE">
              <w:rPr>
                <w:webHidden/>
              </w:rPr>
              <w:t>43</w:t>
            </w:r>
            <w:r w:rsidR="00CB7E42">
              <w:rPr>
                <w:webHidden/>
              </w:rPr>
              <w:fldChar w:fldCharType="end"/>
            </w:r>
          </w:hyperlink>
        </w:p>
        <w:p w14:paraId="41B490E4" w14:textId="627A6D19"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6" w:history="1">
            <w:r w:rsidR="00CB7E42" w:rsidRPr="00A41EE4">
              <w:rPr>
                <w:rStyle w:val="Hyperlink"/>
              </w:rPr>
              <w:t>4.3.5 Relation with Target Variable</w:t>
            </w:r>
            <w:r w:rsidR="00CB7E42">
              <w:rPr>
                <w:webHidden/>
              </w:rPr>
              <w:tab/>
            </w:r>
            <w:r w:rsidR="00CB7E42">
              <w:rPr>
                <w:webHidden/>
              </w:rPr>
              <w:fldChar w:fldCharType="begin"/>
            </w:r>
            <w:r w:rsidR="00CB7E42">
              <w:rPr>
                <w:webHidden/>
              </w:rPr>
              <w:instrText xml:space="preserve"> PAGEREF _Toc73333796 \h </w:instrText>
            </w:r>
            <w:r w:rsidR="00CB7E42">
              <w:rPr>
                <w:webHidden/>
              </w:rPr>
            </w:r>
            <w:r w:rsidR="00CB7E42">
              <w:rPr>
                <w:webHidden/>
              </w:rPr>
              <w:fldChar w:fldCharType="separate"/>
            </w:r>
            <w:r w:rsidR="001B10EE">
              <w:rPr>
                <w:webHidden/>
              </w:rPr>
              <w:t>44</w:t>
            </w:r>
            <w:r w:rsidR="00CB7E42">
              <w:rPr>
                <w:webHidden/>
              </w:rPr>
              <w:fldChar w:fldCharType="end"/>
            </w:r>
          </w:hyperlink>
        </w:p>
        <w:p w14:paraId="4727442F" w14:textId="4C02E9B8"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7" w:history="1">
            <w:r w:rsidR="00CB7E42" w:rsidRPr="00A41EE4">
              <w:rPr>
                <w:rStyle w:val="Hyperlink"/>
              </w:rPr>
              <w:t>4.3.6 Distribution of variables with respect to Churn</w:t>
            </w:r>
            <w:r w:rsidR="00CB7E42">
              <w:rPr>
                <w:webHidden/>
              </w:rPr>
              <w:tab/>
            </w:r>
            <w:r w:rsidR="00CB7E42">
              <w:rPr>
                <w:webHidden/>
              </w:rPr>
              <w:fldChar w:fldCharType="begin"/>
            </w:r>
            <w:r w:rsidR="00CB7E42">
              <w:rPr>
                <w:webHidden/>
              </w:rPr>
              <w:instrText xml:space="preserve"> PAGEREF _Toc73333797 \h </w:instrText>
            </w:r>
            <w:r w:rsidR="00CB7E42">
              <w:rPr>
                <w:webHidden/>
              </w:rPr>
            </w:r>
            <w:r w:rsidR="00CB7E42">
              <w:rPr>
                <w:webHidden/>
              </w:rPr>
              <w:fldChar w:fldCharType="separate"/>
            </w:r>
            <w:r w:rsidR="001B10EE">
              <w:rPr>
                <w:webHidden/>
              </w:rPr>
              <w:t>46</w:t>
            </w:r>
            <w:r w:rsidR="00CB7E42">
              <w:rPr>
                <w:webHidden/>
              </w:rPr>
              <w:fldChar w:fldCharType="end"/>
            </w:r>
          </w:hyperlink>
        </w:p>
        <w:p w14:paraId="486F923F" w14:textId="45F42DF5"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8" w:history="1">
            <w:r w:rsidR="00CB7E42" w:rsidRPr="00A41EE4">
              <w:rPr>
                <w:rStyle w:val="Hyperlink"/>
              </w:rPr>
              <w:t>4.3.7 Correlation</w:t>
            </w:r>
            <w:r w:rsidR="00CB7E42">
              <w:rPr>
                <w:webHidden/>
              </w:rPr>
              <w:tab/>
            </w:r>
            <w:r w:rsidR="00CB7E42">
              <w:rPr>
                <w:webHidden/>
              </w:rPr>
              <w:fldChar w:fldCharType="begin"/>
            </w:r>
            <w:r w:rsidR="00CB7E42">
              <w:rPr>
                <w:webHidden/>
              </w:rPr>
              <w:instrText xml:space="preserve"> PAGEREF _Toc73333798 \h </w:instrText>
            </w:r>
            <w:r w:rsidR="00CB7E42">
              <w:rPr>
                <w:webHidden/>
              </w:rPr>
            </w:r>
            <w:r w:rsidR="00CB7E42">
              <w:rPr>
                <w:webHidden/>
              </w:rPr>
              <w:fldChar w:fldCharType="separate"/>
            </w:r>
            <w:r w:rsidR="001B10EE">
              <w:rPr>
                <w:webHidden/>
              </w:rPr>
              <w:t>48</w:t>
            </w:r>
            <w:r w:rsidR="00CB7E42">
              <w:rPr>
                <w:webHidden/>
              </w:rPr>
              <w:fldChar w:fldCharType="end"/>
            </w:r>
          </w:hyperlink>
        </w:p>
        <w:p w14:paraId="7B4A4630" w14:textId="6E3CCCDB"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9" w:history="1">
            <w:r w:rsidR="00CB7E42" w:rsidRPr="00A41EE4">
              <w:rPr>
                <w:rStyle w:val="Hyperlink"/>
              </w:rPr>
              <w:t>4.3.8 Chi-Square</w:t>
            </w:r>
            <w:r w:rsidR="00CB7E42">
              <w:rPr>
                <w:webHidden/>
              </w:rPr>
              <w:tab/>
            </w:r>
            <w:r w:rsidR="00CB7E42">
              <w:rPr>
                <w:webHidden/>
              </w:rPr>
              <w:fldChar w:fldCharType="begin"/>
            </w:r>
            <w:r w:rsidR="00CB7E42">
              <w:rPr>
                <w:webHidden/>
              </w:rPr>
              <w:instrText xml:space="preserve"> PAGEREF _Toc73333799 \h </w:instrText>
            </w:r>
            <w:r w:rsidR="00CB7E42">
              <w:rPr>
                <w:webHidden/>
              </w:rPr>
            </w:r>
            <w:r w:rsidR="00CB7E42">
              <w:rPr>
                <w:webHidden/>
              </w:rPr>
              <w:fldChar w:fldCharType="separate"/>
            </w:r>
            <w:r w:rsidR="001B10EE">
              <w:rPr>
                <w:webHidden/>
              </w:rPr>
              <w:t>49</w:t>
            </w:r>
            <w:r w:rsidR="00CB7E42">
              <w:rPr>
                <w:webHidden/>
              </w:rPr>
              <w:fldChar w:fldCharType="end"/>
            </w:r>
          </w:hyperlink>
        </w:p>
        <w:p w14:paraId="6B738E54" w14:textId="1176D7BF"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0" w:history="1">
            <w:r w:rsidR="00CB7E42" w:rsidRPr="00A41EE4">
              <w:rPr>
                <w:rStyle w:val="Hyperlink"/>
              </w:rPr>
              <w:t>4.3.9 ANOVA Test</w:t>
            </w:r>
            <w:r w:rsidR="00CB7E42">
              <w:rPr>
                <w:webHidden/>
              </w:rPr>
              <w:tab/>
            </w:r>
            <w:r w:rsidR="00CB7E42">
              <w:rPr>
                <w:webHidden/>
              </w:rPr>
              <w:fldChar w:fldCharType="begin"/>
            </w:r>
            <w:r w:rsidR="00CB7E42">
              <w:rPr>
                <w:webHidden/>
              </w:rPr>
              <w:instrText xml:space="preserve"> PAGEREF _Toc73333800 \h </w:instrText>
            </w:r>
            <w:r w:rsidR="00CB7E42">
              <w:rPr>
                <w:webHidden/>
              </w:rPr>
            </w:r>
            <w:r w:rsidR="00CB7E42">
              <w:rPr>
                <w:webHidden/>
              </w:rPr>
              <w:fldChar w:fldCharType="separate"/>
            </w:r>
            <w:r w:rsidR="001B10EE">
              <w:rPr>
                <w:webHidden/>
              </w:rPr>
              <w:t>50</w:t>
            </w:r>
            <w:r w:rsidR="00CB7E42">
              <w:rPr>
                <w:webHidden/>
              </w:rPr>
              <w:fldChar w:fldCharType="end"/>
            </w:r>
          </w:hyperlink>
        </w:p>
        <w:p w14:paraId="4B282620" w14:textId="42D818E8"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1" w:history="1">
            <w:r w:rsidR="00CB7E42" w:rsidRPr="00A41EE4">
              <w:rPr>
                <w:rStyle w:val="Hyperlink"/>
              </w:rPr>
              <w:t>4.3.10 Probability Distribution using KDE</w:t>
            </w:r>
            <w:r w:rsidR="00CB7E42">
              <w:rPr>
                <w:webHidden/>
              </w:rPr>
              <w:tab/>
            </w:r>
            <w:r w:rsidR="00CB7E42">
              <w:rPr>
                <w:webHidden/>
              </w:rPr>
              <w:fldChar w:fldCharType="begin"/>
            </w:r>
            <w:r w:rsidR="00CB7E42">
              <w:rPr>
                <w:webHidden/>
              </w:rPr>
              <w:instrText xml:space="preserve"> PAGEREF _Toc73333801 \h </w:instrText>
            </w:r>
            <w:r w:rsidR="00CB7E42">
              <w:rPr>
                <w:webHidden/>
              </w:rPr>
            </w:r>
            <w:r w:rsidR="00CB7E42">
              <w:rPr>
                <w:webHidden/>
              </w:rPr>
              <w:fldChar w:fldCharType="separate"/>
            </w:r>
            <w:r w:rsidR="001B10EE">
              <w:rPr>
                <w:webHidden/>
              </w:rPr>
              <w:t>51</w:t>
            </w:r>
            <w:r w:rsidR="00CB7E42">
              <w:rPr>
                <w:webHidden/>
              </w:rPr>
              <w:fldChar w:fldCharType="end"/>
            </w:r>
          </w:hyperlink>
        </w:p>
        <w:p w14:paraId="5E4B6BF8" w14:textId="224AA58D"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02" w:history="1">
            <w:r w:rsidR="00CB7E42" w:rsidRPr="00A41EE4">
              <w:rPr>
                <w:rStyle w:val="Hyperlink"/>
              </w:rPr>
              <w:t>4.4 Methods</w:t>
            </w:r>
            <w:r w:rsidR="00CB7E42">
              <w:rPr>
                <w:webHidden/>
              </w:rPr>
              <w:tab/>
            </w:r>
            <w:r w:rsidR="00CB7E42">
              <w:rPr>
                <w:webHidden/>
              </w:rPr>
              <w:fldChar w:fldCharType="begin"/>
            </w:r>
            <w:r w:rsidR="00CB7E42">
              <w:rPr>
                <w:webHidden/>
              </w:rPr>
              <w:instrText xml:space="preserve"> PAGEREF _Toc73333802 \h </w:instrText>
            </w:r>
            <w:r w:rsidR="00CB7E42">
              <w:rPr>
                <w:webHidden/>
              </w:rPr>
            </w:r>
            <w:r w:rsidR="00CB7E42">
              <w:rPr>
                <w:webHidden/>
              </w:rPr>
              <w:fldChar w:fldCharType="separate"/>
            </w:r>
            <w:r w:rsidR="001B10EE">
              <w:rPr>
                <w:webHidden/>
              </w:rPr>
              <w:t>52</w:t>
            </w:r>
            <w:r w:rsidR="00CB7E42">
              <w:rPr>
                <w:webHidden/>
              </w:rPr>
              <w:fldChar w:fldCharType="end"/>
            </w:r>
          </w:hyperlink>
        </w:p>
        <w:p w14:paraId="0E79FAD7" w14:textId="25A586FC"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3" w:history="1">
            <w:r w:rsidR="00CB7E42" w:rsidRPr="00A41EE4">
              <w:rPr>
                <w:rStyle w:val="Hyperlink"/>
              </w:rPr>
              <w:t>4.4.1 Data Split</w:t>
            </w:r>
            <w:r w:rsidR="00CB7E42">
              <w:rPr>
                <w:webHidden/>
              </w:rPr>
              <w:tab/>
            </w:r>
            <w:r w:rsidR="00CB7E42">
              <w:rPr>
                <w:webHidden/>
              </w:rPr>
              <w:fldChar w:fldCharType="begin"/>
            </w:r>
            <w:r w:rsidR="00CB7E42">
              <w:rPr>
                <w:webHidden/>
              </w:rPr>
              <w:instrText xml:space="preserve"> PAGEREF _Toc73333803 \h </w:instrText>
            </w:r>
            <w:r w:rsidR="00CB7E42">
              <w:rPr>
                <w:webHidden/>
              </w:rPr>
            </w:r>
            <w:r w:rsidR="00CB7E42">
              <w:rPr>
                <w:webHidden/>
              </w:rPr>
              <w:fldChar w:fldCharType="separate"/>
            </w:r>
            <w:r w:rsidR="001B10EE">
              <w:rPr>
                <w:webHidden/>
              </w:rPr>
              <w:t>52</w:t>
            </w:r>
            <w:r w:rsidR="00CB7E42">
              <w:rPr>
                <w:webHidden/>
              </w:rPr>
              <w:fldChar w:fldCharType="end"/>
            </w:r>
          </w:hyperlink>
        </w:p>
        <w:p w14:paraId="7898B33D" w14:textId="659FEF5E"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4" w:history="1">
            <w:r w:rsidR="00CB7E42" w:rsidRPr="00A41EE4">
              <w:rPr>
                <w:rStyle w:val="Hyperlink"/>
              </w:rPr>
              <w:t>4.4.2 Encoding</w:t>
            </w:r>
            <w:r w:rsidR="00CB7E42">
              <w:rPr>
                <w:webHidden/>
              </w:rPr>
              <w:tab/>
            </w:r>
            <w:r w:rsidR="00CB7E42">
              <w:rPr>
                <w:webHidden/>
              </w:rPr>
              <w:fldChar w:fldCharType="begin"/>
            </w:r>
            <w:r w:rsidR="00CB7E42">
              <w:rPr>
                <w:webHidden/>
              </w:rPr>
              <w:instrText xml:space="preserve"> PAGEREF _Toc73333804 \h </w:instrText>
            </w:r>
            <w:r w:rsidR="00CB7E42">
              <w:rPr>
                <w:webHidden/>
              </w:rPr>
            </w:r>
            <w:r w:rsidR="00CB7E42">
              <w:rPr>
                <w:webHidden/>
              </w:rPr>
              <w:fldChar w:fldCharType="separate"/>
            </w:r>
            <w:r w:rsidR="001B10EE">
              <w:rPr>
                <w:webHidden/>
              </w:rPr>
              <w:t>52</w:t>
            </w:r>
            <w:r w:rsidR="00CB7E42">
              <w:rPr>
                <w:webHidden/>
              </w:rPr>
              <w:fldChar w:fldCharType="end"/>
            </w:r>
          </w:hyperlink>
        </w:p>
        <w:p w14:paraId="152120A7" w14:textId="20549F50"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5" w:history="1">
            <w:r w:rsidR="00CB7E42" w:rsidRPr="00A41EE4">
              <w:rPr>
                <w:rStyle w:val="Hyperlink"/>
              </w:rPr>
              <w:t>4.4.3 Feature Engineering</w:t>
            </w:r>
            <w:r w:rsidR="00CB7E42">
              <w:rPr>
                <w:webHidden/>
              </w:rPr>
              <w:tab/>
            </w:r>
            <w:r w:rsidR="00CB7E42">
              <w:rPr>
                <w:webHidden/>
              </w:rPr>
              <w:fldChar w:fldCharType="begin"/>
            </w:r>
            <w:r w:rsidR="00CB7E42">
              <w:rPr>
                <w:webHidden/>
              </w:rPr>
              <w:instrText xml:space="preserve"> PAGEREF _Toc73333805 \h </w:instrText>
            </w:r>
            <w:r w:rsidR="00CB7E42">
              <w:rPr>
                <w:webHidden/>
              </w:rPr>
            </w:r>
            <w:r w:rsidR="00CB7E42">
              <w:rPr>
                <w:webHidden/>
              </w:rPr>
              <w:fldChar w:fldCharType="separate"/>
            </w:r>
            <w:r w:rsidR="001B10EE">
              <w:rPr>
                <w:webHidden/>
              </w:rPr>
              <w:t>52</w:t>
            </w:r>
            <w:r w:rsidR="00CB7E42">
              <w:rPr>
                <w:webHidden/>
              </w:rPr>
              <w:fldChar w:fldCharType="end"/>
            </w:r>
          </w:hyperlink>
        </w:p>
        <w:p w14:paraId="32EE52F4" w14:textId="32EE6D1A"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6" w:history="1">
            <w:r w:rsidR="00CB7E42" w:rsidRPr="00A41EE4">
              <w:rPr>
                <w:rStyle w:val="Hyperlink"/>
              </w:rPr>
              <w:t>4.4.4 Class Imbalance</w:t>
            </w:r>
            <w:r w:rsidR="00CB7E42">
              <w:rPr>
                <w:webHidden/>
              </w:rPr>
              <w:tab/>
            </w:r>
            <w:r w:rsidR="00CB7E42">
              <w:rPr>
                <w:webHidden/>
              </w:rPr>
              <w:fldChar w:fldCharType="begin"/>
            </w:r>
            <w:r w:rsidR="00CB7E42">
              <w:rPr>
                <w:webHidden/>
              </w:rPr>
              <w:instrText xml:space="preserve"> PAGEREF _Toc73333806 \h </w:instrText>
            </w:r>
            <w:r w:rsidR="00CB7E42">
              <w:rPr>
                <w:webHidden/>
              </w:rPr>
            </w:r>
            <w:r w:rsidR="00CB7E42">
              <w:rPr>
                <w:webHidden/>
              </w:rPr>
              <w:fldChar w:fldCharType="separate"/>
            </w:r>
            <w:r w:rsidR="001B10EE">
              <w:rPr>
                <w:webHidden/>
              </w:rPr>
              <w:t>53</w:t>
            </w:r>
            <w:r w:rsidR="00CB7E42">
              <w:rPr>
                <w:webHidden/>
              </w:rPr>
              <w:fldChar w:fldCharType="end"/>
            </w:r>
          </w:hyperlink>
        </w:p>
        <w:p w14:paraId="7BF11B86" w14:textId="0546E898"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7" w:history="1">
            <w:r w:rsidR="00CB7E42" w:rsidRPr="00A41EE4">
              <w:rPr>
                <w:rStyle w:val="Hyperlink"/>
              </w:rPr>
              <w:t>4.4.6 Hyperparameter tuning</w:t>
            </w:r>
            <w:r w:rsidR="00CB7E42">
              <w:rPr>
                <w:webHidden/>
              </w:rPr>
              <w:tab/>
            </w:r>
            <w:r w:rsidR="00CB7E42">
              <w:rPr>
                <w:webHidden/>
              </w:rPr>
              <w:fldChar w:fldCharType="begin"/>
            </w:r>
            <w:r w:rsidR="00CB7E42">
              <w:rPr>
                <w:webHidden/>
              </w:rPr>
              <w:instrText xml:space="preserve"> PAGEREF _Toc73333807 \h </w:instrText>
            </w:r>
            <w:r w:rsidR="00CB7E42">
              <w:rPr>
                <w:webHidden/>
              </w:rPr>
            </w:r>
            <w:r w:rsidR="00CB7E42">
              <w:rPr>
                <w:webHidden/>
              </w:rPr>
              <w:fldChar w:fldCharType="separate"/>
            </w:r>
            <w:r w:rsidR="001B10EE">
              <w:rPr>
                <w:webHidden/>
              </w:rPr>
              <w:t>53</w:t>
            </w:r>
            <w:r w:rsidR="00CB7E42">
              <w:rPr>
                <w:webHidden/>
              </w:rPr>
              <w:fldChar w:fldCharType="end"/>
            </w:r>
          </w:hyperlink>
        </w:p>
        <w:p w14:paraId="6BB9EF6B" w14:textId="0B39617D"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8" w:history="1">
            <w:r w:rsidR="00CB7E42" w:rsidRPr="00A41EE4">
              <w:rPr>
                <w:rStyle w:val="Hyperlink"/>
              </w:rPr>
              <w:t>4.4.7 Implementation</w:t>
            </w:r>
            <w:r w:rsidR="00CB7E42">
              <w:rPr>
                <w:webHidden/>
              </w:rPr>
              <w:tab/>
            </w:r>
            <w:r w:rsidR="00CB7E42">
              <w:rPr>
                <w:webHidden/>
              </w:rPr>
              <w:fldChar w:fldCharType="begin"/>
            </w:r>
            <w:r w:rsidR="00CB7E42">
              <w:rPr>
                <w:webHidden/>
              </w:rPr>
              <w:instrText xml:space="preserve"> PAGEREF _Toc73333808 \h </w:instrText>
            </w:r>
            <w:r w:rsidR="00CB7E42">
              <w:rPr>
                <w:webHidden/>
              </w:rPr>
            </w:r>
            <w:r w:rsidR="00CB7E42">
              <w:rPr>
                <w:webHidden/>
              </w:rPr>
              <w:fldChar w:fldCharType="separate"/>
            </w:r>
            <w:r w:rsidR="001B10EE">
              <w:rPr>
                <w:webHidden/>
              </w:rPr>
              <w:t>54</w:t>
            </w:r>
            <w:r w:rsidR="00CB7E42">
              <w:rPr>
                <w:webHidden/>
              </w:rPr>
              <w:fldChar w:fldCharType="end"/>
            </w:r>
          </w:hyperlink>
        </w:p>
        <w:p w14:paraId="5722D2EE" w14:textId="2F3B4C59"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09" w:history="1">
            <w:r w:rsidR="00CB7E42" w:rsidRPr="00A41EE4">
              <w:rPr>
                <w:rStyle w:val="Hyperlink"/>
              </w:rPr>
              <w:t>4.5 Analysis</w:t>
            </w:r>
            <w:r w:rsidR="00CB7E42">
              <w:rPr>
                <w:webHidden/>
              </w:rPr>
              <w:tab/>
            </w:r>
            <w:r w:rsidR="00CB7E42">
              <w:rPr>
                <w:webHidden/>
              </w:rPr>
              <w:fldChar w:fldCharType="begin"/>
            </w:r>
            <w:r w:rsidR="00CB7E42">
              <w:rPr>
                <w:webHidden/>
              </w:rPr>
              <w:instrText xml:space="preserve"> PAGEREF _Toc73333809 \h </w:instrText>
            </w:r>
            <w:r w:rsidR="00CB7E42">
              <w:rPr>
                <w:webHidden/>
              </w:rPr>
            </w:r>
            <w:r w:rsidR="00CB7E42">
              <w:rPr>
                <w:webHidden/>
              </w:rPr>
              <w:fldChar w:fldCharType="separate"/>
            </w:r>
            <w:r w:rsidR="001B10EE">
              <w:rPr>
                <w:webHidden/>
              </w:rPr>
              <w:t>55</w:t>
            </w:r>
            <w:r w:rsidR="00CB7E42">
              <w:rPr>
                <w:webHidden/>
              </w:rPr>
              <w:fldChar w:fldCharType="end"/>
            </w:r>
          </w:hyperlink>
        </w:p>
        <w:p w14:paraId="6E02E66D" w14:textId="664ACA9F"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10" w:history="1">
            <w:r w:rsidR="00CB7E42" w:rsidRPr="00A41EE4">
              <w:rPr>
                <w:rStyle w:val="Hyperlink"/>
              </w:rPr>
              <w:t>4.5.1 Baselines</w:t>
            </w:r>
            <w:r w:rsidR="00CB7E42">
              <w:rPr>
                <w:webHidden/>
              </w:rPr>
              <w:tab/>
            </w:r>
            <w:r w:rsidR="00CB7E42">
              <w:rPr>
                <w:webHidden/>
              </w:rPr>
              <w:fldChar w:fldCharType="begin"/>
            </w:r>
            <w:r w:rsidR="00CB7E42">
              <w:rPr>
                <w:webHidden/>
              </w:rPr>
              <w:instrText xml:space="preserve"> PAGEREF _Toc73333810 \h </w:instrText>
            </w:r>
            <w:r w:rsidR="00CB7E42">
              <w:rPr>
                <w:webHidden/>
              </w:rPr>
            </w:r>
            <w:r w:rsidR="00CB7E42">
              <w:rPr>
                <w:webHidden/>
              </w:rPr>
              <w:fldChar w:fldCharType="separate"/>
            </w:r>
            <w:r w:rsidR="001B10EE">
              <w:rPr>
                <w:webHidden/>
              </w:rPr>
              <w:t>55</w:t>
            </w:r>
            <w:r w:rsidR="00CB7E42">
              <w:rPr>
                <w:webHidden/>
              </w:rPr>
              <w:fldChar w:fldCharType="end"/>
            </w:r>
          </w:hyperlink>
        </w:p>
        <w:p w14:paraId="004EC801" w14:textId="440869C5"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11" w:history="1">
            <w:r w:rsidR="00CB7E42" w:rsidRPr="00A41EE4">
              <w:rPr>
                <w:rStyle w:val="Hyperlink"/>
              </w:rPr>
              <w:t>4.5.2 Models</w:t>
            </w:r>
            <w:r w:rsidR="00CB7E42">
              <w:rPr>
                <w:webHidden/>
              </w:rPr>
              <w:tab/>
            </w:r>
            <w:r w:rsidR="00CB7E42">
              <w:rPr>
                <w:webHidden/>
              </w:rPr>
              <w:fldChar w:fldCharType="begin"/>
            </w:r>
            <w:r w:rsidR="00CB7E42">
              <w:rPr>
                <w:webHidden/>
              </w:rPr>
              <w:instrText xml:space="preserve"> PAGEREF _Toc73333811 \h </w:instrText>
            </w:r>
            <w:r w:rsidR="00CB7E42">
              <w:rPr>
                <w:webHidden/>
              </w:rPr>
            </w:r>
            <w:r w:rsidR="00CB7E42">
              <w:rPr>
                <w:webHidden/>
              </w:rPr>
              <w:fldChar w:fldCharType="separate"/>
            </w:r>
            <w:r w:rsidR="001B10EE">
              <w:rPr>
                <w:webHidden/>
              </w:rPr>
              <w:t>55</w:t>
            </w:r>
            <w:r w:rsidR="00CB7E42">
              <w:rPr>
                <w:webHidden/>
              </w:rPr>
              <w:fldChar w:fldCharType="end"/>
            </w:r>
          </w:hyperlink>
        </w:p>
        <w:p w14:paraId="695B911F" w14:textId="228A6C52"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12" w:history="1">
            <w:r w:rsidR="00CB7E42" w:rsidRPr="00A41EE4">
              <w:rPr>
                <w:rStyle w:val="Hyperlink"/>
              </w:rPr>
              <w:t>4.5.3 Feature selection</w:t>
            </w:r>
            <w:r w:rsidR="00CB7E42">
              <w:rPr>
                <w:webHidden/>
              </w:rPr>
              <w:tab/>
            </w:r>
            <w:r w:rsidR="00CB7E42">
              <w:rPr>
                <w:webHidden/>
              </w:rPr>
              <w:fldChar w:fldCharType="begin"/>
            </w:r>
            <w:r w:rsidR="00CB7E42">
              <w:rPr>
                <w:webHidden/>
              </w:rPr>
              <w:instrText xml:space="preserve"> PAGEREF _Toc73333812 \h </w:instrText>
            </w:r>
            <w:r w:rsidR="00CB7E42">
              <w:rPr>
                <w:webHidden/>
              </w:rPr>
            </w:r>
            <w:r w:rsidR="00CB7E42">
              <w:rPr>
                <w:webHidden/>
              </w:rPr>
              <w:fldChar w:fldCharType="separate"/>
            </w:r>
            <w:r w:rsidR="001B10EE">
              <w:rPr>
                <w:webHidden/>
              </w:rPr>
              <w:t>56</w:t>
            </w:r>
            <w:r w:rsidR="00CB7E42">
              <w:rPr>
                <w:webHidden/>
              </w:rPr>
              <w:fldChar w:fldCharType="end"/>
            </w:r>
          </w:hyperlink>
        </w:p>
        <w:p w14:paraId="78DB4C65" w14:textId="392B9B39"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13" w:history="1">
            <w:r w:rsidR="00CB7E42" w:rsidRPr="00A41EE4">
              <w:rPr>
                <w:rStyle w:val="Hyperlink"/>
              </w:rPr>
              <w:t>4.5.4 Cross-Validation</w:t>
            </w:r>
            <w:r w:rsidR="00CB7E42">
              <w:rPr>
                <w:webHidden/>
              </w:rPr>
              <w:tab/>
            </w:r>
            <w:r w:rsidR="00CB7E42">
              <w:rPr>
                <w:webHidden/>
              </w:rPr>
              <w:fldChar w:fldCharType="begin"/>
            </w:r>
            <w:r w:rsidR="00CB7E42">
              <w:rPr>
                <w:webHidden/>
              </w:rPr>
              <w:instrText xml:space="preserve"> PAGEREF _Toc73333813 \h </w:instrText>
            </w:r>
            <w:r w:rsidR="00CB7E42">
              <w:rPr>
                <w:webHidden/>
              </w:rPr>
            </w:r>
            <w:r w:rsidR="00CB7E42">
              <w:rPr>
                <w:webHidden/>
              </w:rPr>
              <w:fldChar w:fldCharType="separate"/>
            </w:r>
            <w:r w:rsidR="001B10EE">
              <w:rPr>
                <w:webHidden/>
              </w:rPr>
              <w:t>57</w:t>
            </w:r>
            <w:r w:rsidR="00CB7E42">
              <w:rPr>
                <w:webHidden/>
              </w:rPr>
              <w:fldChar w:fldCharType="end"/>
            </w:r>
          </w:hyperlink>
        </w:p>
        <w:p w14:paraId="100EA9C4" w14:textId="471D506C"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4" w:history="1">
            <w:r w:rsidR="00CB7E42" w:rsidRPr="00A41EE4">
              <w:rPr>
                <w:rStyle w:val="Hyperlink"/>
              </w:rPr>
              <w:t>4.6 Model Interpretability</w:t>
            </w:r>
            <w:r w:rsidR="00CB7E42">
              <w:rPr>
                <w:webHidden/>
              </w:rPr>
              <w:tab/>
            </w:r>
            <w:r w:rsidR="00CB7E42">
              <w:rPr>
                <w:webHidden/>
              </w:rPr>
              <w:fldChar w:fldCharType="begin"/>
            </w:r>
            <w:r w:rsidR="00CB7E42">
              <w:rPr>
                <w:webHidden/>
              </w:rPr>
              <w:instrText xml:space="preserve"> PAGEREF _Toc73333814 \h </w:instrText>
            </w:r>
            <w:r w:rsidR="00CB7E42">
              <w:rPr>
                <w:webHidden/>
              </w:rPr>
            </w:r>
            <w:r w:rsidR="00CB7E42">
              <w:rPr>
                <w:webHidden/>
              </w:rPr>
              <w:fldChar w:fldCharType="separate"/>
            </w:r>
            <w:r w:rsidR="001B10EE">
              <w:rPr>
                <w:webHidden/>
              </w:rPr>
              <w:t>58</w:t>
            </w:r>
            <w:r w:rsidR="00CB7E42">
              <w:rPr>
                <w:webHidden/>
              </w:rPr>
              <w:fldChar w:fldCharType="end"/>
            </w:r>
          </w:hyperlink>
        </w:p>
        <w:p w14:paraId="1D938D69" w14:textId="55896FF5"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5" w:history="1">
            <w:r w:rsidR="00CB7E42" w:rsidRPr="00A41EE4">
              <w:rPr>
                <w:rStyle w:val="Hyperlink"/>
              </w:rPr>
              <w:t>4.7 Summary</w:t>
            </w:r>
            <w:r w:rsidR="00CB7E42">
              <w:rPr>
                <w:webHidden/>
              </w:rPr>
              <w:tab/>
            </w:r>
            <w:r w:rsidR="00CB7E42">
              <w:rPr>
                <w:webHidden/>
              </w:rPr>
              <w:fldChar w:fldCharType="begin"/>
            </w:r>
            <w:r w:rsidR="00CB7E42">
              <w:rPr>
                <w:webHidden/>
              </w:rPr>
              <w:instrText xml:space="preserve"> PAGEREF _Toc73333815 \h </w:instrText>
            </w:r>
            <w:r w:rsidR="00CB7E42">
              <w:rPr>
                <w:webHidden/>
              </w:rPr>
            </w:r>
            <w:r w:rsidR="00CB7E42">
              <w:rPr>
                <w:webHidden/>
              </w:rPr>
              <w:fldChar w:fldCharType="separate"/>
            </w:r>
            <w:r w:rsidR="001B10EE">
              <w:rPr>
                <w:webHidden/>
              </w:rPr>
              <w:t>59</w:t>
            </w:r>
            <w:r w:rsidR="00CB7E42">
              <w:rPr>
                <w:webHidden/>
              </w:rPr>
              <w:fldChar w:fldCharType="end"/>
            </w:r>
          </w:hyperlink>
        </w:p>
        <w:p w14:paraId="40A4BA61" w14:textId="30098317" w:rsidR="00CB7E42" w:rsidRDefault="007C5827"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816" w:history="1">
            <w:r w:rsidR="00CB7E42" w:rsidRPr="00A41EE4">
              <w:rPr>
                <w:rStyle w:val="Hyperlink"/>
              </w:rPr>
              <w:t>CHAPTER 5: RESULTS AND DISCUSSIONS</w:t>
            </w:r>
            <w:r w:rsidR="00CB7E42">
              <w:rPr>
                <w:webHidden/>
              </w:rPr>
              <w:tab/>
            </w:r>
            <w:r w:rsidR="00CB7E42">
              <w:rPr>
                <w:webHidden/>
              </w:rPr>
              <w:fldChar w:fldCharType="begin"/>
            </w:r>
            <w:r w:rsidR="00CB7E42">
              <w:rPr>
                <w:webHidden/>
              </w:rPr>
              <w:instrText xml:space="preserve"> PAGEREF _Toc73333816 \h </w:instrText>
            </w:r>
            <w:r w:rsidR="00CB7E42">
              <w:rPr>
                <w:webHidden/>
              </w:rPr>
            </w:r>
            <w:r w:rsidR="00CB7E42">
              <w:rPr>
                <w:webHidden/>
              </w:rPr>
              <w:fldChar w:fldCharType="separate"/>
            </w:r>
            <w:r w:rsidR="001B10EE">
              <w:rPr>
                <w:webHidden/>
              </w:rPr>
              <w:t>60</w:t>
            </w:r>
            <w:r w:rsidR="00CB7E42">
              <w:rPr>
                <w:webHidden/>
              </w:rPr>
              <w:fldChar w:fldCharType="end"/>
            </w:r>
          </w:hyperlink>
        </w:p>
        <w:p w14:paraId="0A8EEEC9" w14:textId="07E28449"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7" w:history="1">
            <w:r w:rsidR="00CB7E42" w:rsidRPr="00A41EE4">
              <w:rPr>
                <w:rStyle w:val="Hyperlink"/>
              </w:rPr>
              <w:t>5.1 Introduction</w:t>
            </w:r>
            <w:r w:rsidR="00CB7E42">
              <w:rPr>
                <w:webHidden/>
              </w:rPr>
              <w:tab/>
            </w:r>
            <w:r w:rsidR="00CB7E42">
              <w:rPr>
                <w:webHidden/>
              </w:rPr>
              <w:fldChar w:fldCharType="begin"/>
            </w:r>
            <w:r w:rsidR="00CB7E42">
              <w:rPr>
                <w:webHidden/>
              </w:rPr>
              <w:instrText xml:space="preserve"> PAGEREF _Toc73333817 \h </w:instrText>
            </w:r>
            <w:r w:rsidR="00CB7E42">
              <w:rPr>
                <w:webHidden/>
              </w:rPr>
            </w:r>
            <w:r w:rsidR="00CB7E42">
              <w:rPr>
                <w:webHidden/>
              </w:rPr>
              <w:fldChar w:fldCharType="separate"/>
            </w:r>
            <w:r w:rsidR="001B10EE">
              <w:rPr>
                <w:webHidden/>
              </w:rPr>
              <w:t>60</w:t>
            </w:r>
            <w:r w:rsidR="00CB7E42">
              <w:rPr>
                <w:webHidden/>
              </w:rPr>
              <w:fldChar w:fldCharType="end"/>
            </w:r>
          </w:hyperlink>
        </w:p>
        <w:p w14:paraId="286B5CCD" w14:textId="63E5A143"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8" w:history="1">
            <w:r w:rsidR="00CB7E42" w:rsidRPr="00A41EE4">
              <w:rPr>
                <w:rStyle w:val="Hyperlink"/>
              </w:rPr>
              <w:t>5.2 Baseline Results</w:t>
            </w:r>
            <w:r w:rsidR="00CB7E42">
              <w:rPr>
                <w:webHidden/>
              </w:rPr>
              <w:tab/>
            </w:r>
            <w:r w:rsidR="00CB7E42">
              <w:rPr>
                <w:webHidden/>
              </w:rPr>
              <w:fldChar w:fldCharType="begin"/>
            </w:r>
            <w:r w:rsidR="00CB7E42">
              <w:rPr>
                <w:webHidden/>
              </w:rPr>
              <w:instrText xml:space="preserve"> PAGEREF _Toc73333818 \h </w:instrText>
            </w:r>
            <w:r w:rsidR="00CB7E42">
              <w:rPr>
                <w:webHidden/>
              </w:rPr>
            </w:r>
            <w:r w:rsidR="00CB7E42">
              <w:rPr>
                <w:webHidden/>
              </w:rPr>
              <w:fldChar w:fldCharType="separate"/>
            </w:r>
            <w:r w:rsidR="001B10EE">
              <w:rPr>
                <w:webHidden/>
              </w:rPr>
              <w:t>60</w:t>
            </w:r>
            <w:r w:rsidR="00CB7E42">
              <w:rPr>
                <w:webHidden/>
              </w:rPr>
              <w:fldChar w:fldCharType="end"/>
            </w:r>
          </w:hyperlink>
        </w:p>
        <w:p w14:paraId="39D3FEC3" w14:textId="4F5A15F4"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9" w:history="1">
            <w:r w:rsidR="00CB7E42" w:rsidRPr="00A41EE4">
              <w:rPr>
                <w:rStyle w:val="Hyperlink"/>
              </w:rPr>
              <w:t>5.3 Interpretation of Visualisations</w:t>
            </w:r>
            <w:r w:rsidR="00CB7E42">
              <w:rPr>
                <w:webHidden/>
              </w:rPr>
              <w:tab/>
            </w:r>
            <w:r w:rsidR="00CB7E42">
              <w:rPr>
                <w:webHidden/>
              </w:rPr>
              <w:fldChar w:fldCharType="begin"/>
            </w:r>
            <w:r w:rsidR="00CB7E42">
              <w:rPr>
                <w:webHidden/>
              </w:rPr>
              <w:instrText xml:space="preserve"> PAGEREF _Toc73333819 \h </w:instrText>
            </w:r>
            <w:r w:rsidR="00CB7E42">
              <w:rPr>
                <w:webHidden/>
              </w:rPr>
            </w:r>
            <w:r w:rsidR="00CB7E42">
              <w:rPr>
                <w:webHidden/>
              </w:rPr>
              <w:fldChar w:fldCharType="separate"/>
            </w:r>
            <w:r w:rsidR="001B10EE">
              <w:rPr>
                <w:webHidden/>
              </w:rPr>
              <w:t>61</w:t>
            </w:r>
            <w:r w:rsidR="00CB7E42">
              <w:rPr>
                <w:webHidden/>
              </w:rPr>
              <w:fldChar w:fldCharType="end"/>
            </w:r>
          </w:hyperlink>
        </w:p>
        <w:p w14:paraId="14E153F6" w14:textId="1C7BF905"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20" w:history="1">
            <w:r w:rsidR="00CB7E42" w:rsidRPr="00A41EE4">
              <w:rPr>
                <w:rStyle w:val="Hyperlink"/>
              </w:rPr>
              <w:t>5.4 Model Results</w:t>
            </w:r>
            <w:r w:rsidR="00CB7E42">
              <w:rPr>
                <w:webHidden/>
              </w:rPr>
              <w:tab/>
            </w:r>
            <w:r w:rsidR="00CB7E42">
              <w:rPr>
                <w:webHidden/>
              </w:rPr>
              <w:fldChar w:fldCharType="begin"/>
            </w:r>
            <w:r w:rsidR="00CB7E42">
              <w:rPr>
                <w:webHidden/>
              </w:rPr>
              <w:instrText xml:space="preserve"> PAGEREF _Toc73333820 \h </w:instrText>
            </w:r>
            <w:r w:rsidR="00CB7E42">
              <w:rPr>
                <w:webHidden/>
              </w:rPr>
            </w:r>
            <w:r w:rsidR="00CB7E42">
              <w:rPr>
                <w:webHidden/>
              </w:rPr>
              <w:fldChar w:fldCharType="separate"/>
            </w:r>
            <w:r w:rsidR="001B10EE">
              <w:rPr>
                <w:webHidden/>
              </w:rPr>
              <w:t>62</w:t>
            </w:r>
            <w:r w:rsidR="00CB7E42">
              <w:rPr>
                <w:webHidden/>
              </w:rPr>
              <w:fldChar w:fldCharType="end"/>
            </w:r>
          </w:hyperlink>
        </w:p>
        <w:p w14:paraId="235EC508" w14:textId="1D7E6987"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1" w:history="1">
            <w:r w:rsidR="00CB7E42" w:rsidRPr="00A41EE4">
              <w:rPr>
                <w:rStyle w:val="Hyperlink"/>
              </w:rPr>
              <w:t>5.4.1 Individual Models and Ensemble Models</w:t>
            </w:r>
            <w:r w:rsidR="00CB7E42">
              <w:rPr>
                <w:webHidden/>
              </w:rPr>
              <w:tab/>
            </w:r>
            <w:r w:rsidR="00CB7E42">
              <w:rPr>
                <w:webHidden/>
              </w:rPr>
              <w:fldChar w:fldCharType="begin"/>
            </w:r>
            <w:r w:rsidR="00CB7E42">
              <w:rPr>
                <w:webHidden/>
              </w:rPr>
              <w:instrText xml:space="preserve"> PAGEREF _Toc73333821 \h </w:instrText>
            </w:r>
            <w:r w:rsidR="00CB7E42">
              <w:rPr>
                <w:webHidden/>
              </w:rPr>
            </w:r>
            <w:r w:rsidR="00CB7E42">
              <w:rPr>
                <w:webHidden/>
              </w:rPr>
              <w:fldChar w:fldCharType="separate"/>
            </w:r>
            <w:r w:rsidR="001B10EE">
              <w:rPr>
                <w:webHidden/>
              </w:rPr>
              <w:t>63</w:t>
            </w:r>
            <w:r w:rsidR="00CB7E42">
              <w:rPr>
                <w:webHidden/>
              </w:rPr>
              <w:fldChar w:fldCharType="end"/>
            </w:r>
          </w:hyperlink>
        </w:p>
        <w:p w14:paraId="05B99462" w14:textId="16144219"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2" w:history="1">
            <w:r w:rsidR="00CB7E42" w:rsidRPr="00A41EE4">
              <w:rPr>
                <w:rStyle w:val="Hyperlink"/>
              </w:rPr>
              <w:t>5.4.2 Cross-Validation</w:t>
            </w:r>
            <w:r w:rsidR="00CB7E42">
              <w:rPr>
                <w:webHidden/>
              </w:rPr>
              <w:tab/>
            </w:r>
            <w:r w:rsidR="00CB7E42">
              <w:rPr>
                <w:webHidden/>
              </w:rPr>
              <w:fldChar w:fldCharType="begin"/>
            </w:r>
            <w:r w:rsidR="00CB7E42">
              <w:rPr>
                <w:webHidden/>
              </w:rPr>
              <w:instrText xml:space="preserve"> PAGEREF _Toc73333822 \h </w:instrText>
            </w:r>
            <w:r w:rsidR="00CB7E42">
              <w:rPr>
                <w:webHidden/>
              </w:rPr>
            </w:r>
            <w:r w:rsidR="00CB7E42">
              <w:rPr>
                <w:webHidden/>
              </w:rPr>
              <w:fldChar w:fldCharType="separate"/>
            </w:r>
            <w:r w:rsidR="001B10EE">
              <w:rPr>
                <w:webHidden/>
              </w:rPr>
              <w:t>64</w:t>
            </w:r>
            <w:r w:rsidR="00CB7E42">
              <w:rPr>
                <w:webHidden/>
              </w:rPr>
              <w:fldChar w:fldCharType="end"/>
            </w:r>
          </w:hyperlink>
        </w:p>
        <w:p w14:paraId="3B7E2A3A" w14:textId="41B0DB02"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3" w:history="1">
            <w:r w:rsidR="00CB7E42" w:rsidRPr="00A41EE4">
              <w:rPr>
                <w:rStyle w:val="Hyperlink"/>
              </w:rPr>
              <w:t>5.4.3 Results after Class Balancing</w:t>
            </w:r>
            <w:r w:rsidR="00CB7E42">
              <w:rPr>
                <w:webHidden/>
              </w:rPr>
              <w:tab/>
            </w:r>
            <w:r w:rsidR="00CB7E42">
              <w:rPr>
                <w:webHidden/>
              </w:rPr>
              <w:fldChar w:fldCharType="begin"/>
            </w:r>
            <w:r w:rsidR="00CB7E42">
              <w:rPr>
                <w:webHidden/>
              </w:rPr>
              <w:instrText xml:space="preserve"> PAGEREF _Toc73333823 \h </w:instrText>
            </w:r>
            <w:r w:rsidR="00CB7E42">
              <w:rPr>
                <w:webHidden/>
              </w:rPr>
            </w:r>
            <w:r w:rsidR="00CB7E42">
              <w:rPr>
                <w:webHidden/>
              </w:rPr>
              <w:fldChar w:fldCharType="separate"/>
            </w:r>
            <w:r w:rsidR="001B10EE">
              <w:rPr>
                <w:webHidden/>
              </w:rPr>
              <w:t>66</w:t>
            </w:r>
            <w:r w:rsidR="00CB7E42">
              <w:rPr>
                <w:webHidden/>
              </w:rPr>
              <w:fldChar w:fldCharType="end"/>
            </w:r>
          </w:hyperlink>
        </w:p>
        <w:p w14:paraId="7226B681" w14:textId="2B284DF9"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24" w:history="1">
            <w:r w:rsidR="00CB7E42" w:rsidRPr="00A41EE4">
              <w:rPr>
                <w:rStyle w:val="Hyperlink"/>
              </w:rPr>
              <w:t>5.5 Model Interpretation</w:t>
            </w:r>
            <w:r w:rsidR="00CB7E42">
              <w:rPr>
                <w:webHidden/>
              </w:rPr>
              <w:tab/>
            </w:r>
            <w:r w:rsidR="00CB7E42">
              <w:rPr>
                <w:webHidden/>
              </w:rPr>
              <w:fldChar w:fldCharType="begin"/>
            </w:r>
            <w:r w:rsidR="00CB7E42">
              <w:rPr>
                <w:webHidden/>
              </w:rPr>
              <w:instrText xml:space="preserve"> PAGEREF _Toc73333824 \h </w:instrText>
            </w:r>
            <w:r w:rsidR="00CB7E42">
              <w:rPr>
                <w:webHidden/>
              </w:rPr>
            </w:r>
            <w:r w:rsidR="00CB7E42">
              <w:rPr>
                <w:webHidden/>
              </w:rPr>
              <w:fldChar w:fldCharType="separate"/>
            </w:r>
            <w:r w:rsidR="001B10EE">
              <w:rPr>
                <w:webHidden/>
              </w:rPr>
              <w:t>69</w:t>
            </w:r>
            <w:r w:rsidR="00CB7E42">
              <w:rPr>
                <w:webHidden/>
              </w:rPr>
              <w:fldChar w:fldCharType="end"/>
            </w:r>
          </w:hyperlink>
        </w:p>
        <w:p w14:paraId="52345EFC" w14:textId="56B866A0"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5" w:history="1">
            <w:r w:rsidR="00CB7E42" w:rsidRPr="00A41EE4">
              <w:rPr>
                <w:rStyle w:val="Hyperlink"/>
              </w:rPr>
              <w:t>5.5.1 Model Interpretation using LIME</w:t>
            </w:r>
            <w:r w:rsidR="00CB7E42">
              <w:rPr>
                <w:webHidden/>
              </w:rPr>
              <w:tab/>
            </w:r>
            <w:r w:rsidR="00CB7E42">
              <w:rPr>
                <w:webHidden/>
              </w:rPr>
              <w:fldChar w:fldCharType="begin"/>
            </w:r>
            <w:r w:rsidR="00CB7E42">
              <w:rPr>
                <w:webHidden/>
              </w:rPr>
              <w:instrText xml:space="preserve"> PAGEREF _Toc73333825 \h </w:instrText>
            </w:r>
            <w:r w:rsidR="00CB7E42">
              <w:rPr>
                <w:webHidden/>
              </w:rPr>
            </w:r>
            <w:r w:rsidR="00CB7E42">
              <w:rPr>
                <w:webHidden/>
              </w:rPr>
              <w:fldChar w:fldCharType="separate"/>
            </w:r>
            <w:r w:rsidR="001B10EE">
              <w:rPr>
                <w:webHidden/>
              </w:rPr>
              <w:t>70</w:t>
            </w:r>
            <w:r w:rsidR="00CB7E42">
              <w:rPr>
                <w:webHidden/>
              </w:rPr>
              <w:fldChar w:fldCharType="end"/>
            </w:r>
          </w:hyperlink>
        </w:p>
        <w:p w14:paraId="3E2CC795" w14:textId="78594596" w:rsidR="00CB7E42" w:rsidRDefault="007C5827"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6" w:history="1">
            <w:r w:rsidR="00CB7E42" w:rsidRPr="00A41EE4">
              <w:rPr>
                <w:rStyle w:val="Hyperlink"/>
              </w:rPr>
              <w:t>5.5.2 Model Interpretation using SHAP</w:t>
            </w:r>
            <w:r w:rsidR="00CB7E42">
              <w:rPr>
                <w:webHidden/>
              </w:rPr>
              <w:tab/>
            </w:r>
            <w:r w:rsidR="00CB7E42">
              <w:rPr>
                <w:webHidden/>
              </w:rPr>
              <w:fldChar w:fldCharType="begin"/>
            </w:r>
            <w:r w:rsidR="00CB7E42">
              <w:rPr>
                <w:webHidden/>
              </w:rPr>
              <w:instrText xml:space="preserve"> PAGEREF _Toc73333826 \h </w:instrText>
            </w:r>
            <w:r w:rsidR="00CB7E42">
              <w:rPr>
                <w:webHidden/>
              </w:rPr>
            </w:r>
            <w:r w:rsidR="00CB7E42">
              <w:rPr>
                <w:webHidden/>
              </w:rPr>
              <w:fldChar w:fldCharType="separate"/>
            </w:r>
            <w:r w:rsidR="001B10EE">
              <w:rPr>
                <w:webHidden/>
              </w:rPr>
              <w:t>72</w:t>
            </w:r>
            <w:r w:rsidR="00CB7E42">
              <w:rPr>
                <w:webHidden/>
              </w:rPr>
              <w:fldChar w:fldCharType="end"/>
            </w:r>
          </w:hyperlink>
        </w:p>
        <w:p w14:paraId="56F17765" w14:textId="51DE827B"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27" w:history="1">
            <w:r w:rsidR="00CB7E42" w:rsidRPr="00A41EE4">
              <w:rPr>
                <w:rStyle w:val="Hyperlink"/>
              </w:rPr>
              <w:t>5.6 Summary</w:t>
            </w:r>
            <w:r w:rsidR="00CB7E42">
              <w:rPr>
                <w:webHidden/>
              </w:rPr>
              <w:tab/>
            </w:r>
            <w:r w:rsidR="00CB7E42">
              <w:rPr>
                <w:webHidden/>
              </w:rPr>
              <w:fldChar w:fldCharType="begin"/>
            </w:r>
            <w:r w:rsidR="00CB7E42">
              <w:rPr>
                <w:webHidden/>
              </w:rPr>
              <w:instrText xml:space="preserve"> PAGEREF _Toc73333827 \h </w:instrText>
            </w:r>
            <w:r w:rsidR="00CB7E42">
              <w:rPr>
                <w:webHidden/>
              </w:rPr>
            </w:r>
            <w:r w:rsidR="00CB7E42">
              <w:rPr>
                <w:webHidden/>
              </w:rPr>
              <w:fldChar w:fldCharType="separate"/>
            </w:r>
            <w:r w:rsidR="001B10EE">
              <w:rPr>
                <w:webHidden/>
              </w:rPr>
              <w:t>75</w:t>
            </w:r>
            <w:r w:rsidR="00CB7E42">
              <w:rPr>
                <w:webHidden/>
              </w:rPr>
              <w:fldChar w:fldCharType="end"/>
            </w:r>
          </w:hyperlink>
        </w:p>
        <w:p w14:paraId="087E367C" w14:textId="6F5DB29C" w:rsidR="00CB7E42" w:rsidRDefault="007C5827"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828" w:history="1">
            <w:r w:rsidR="00CB7E42" w:rsidRPr="00A41EE4">
              <w:rPr>
                <w:rStyle w:val="Hyperlink"/>
              </w:rPr>
              <w:t>CHAPTER 6:  CONCLUSIONS AND RECOMMENDATIONS</w:t>
            </w:r>
            <w:r w:rsidR="00CB7E42">
              <w:rPr>
                <w:webHidden/>
              </w:rPr>
              <w:tab/>
            </w:r>
            <w:r w:rsidR="00CB7E42">
              <w:rPr>
                <w:webHidden/>
              </w:rPr>
              <w:fldChar w:fldCharType="begin"/>
            </w:r>
            <w:r w:rsidR="00CB7E42">
              <w:rPr>
                <w:webHidden/>
              </w:rPr>
              <w:instrText xml:space="preserve"> PAGEREF _Toc73333828 \h </w:instrText>
            </w:r>
            <w:r w:rsidR="00CB7E42">
              <w:rPr>
                <w:webHidden/>
              </w:rPr>
            </w:r>
            <w:r w:rsidR="00CB7E42">
              <w:rPr>
                <w:webHidden/>
              </w:rPr>
              <w:fldChar w:fldCharType="separate"/>
            </w:r>
            <w:r w:rsidR="001B10EE">
              <w:rPr>
                <w:webHidden/>
              </w:rPr>
              <w:t>76</w:t>
            </w:r>
            <w:r w:rsidR="00CB7E42">
              <w:rPr>
                <w:webHidden/>
              </w:rPr>
              <w:fldChar w:fldCharType="end"/>
            </w:r>
          </w:hyperlink>
        </w:p>
        <w:p w14:paraId="6CFCEFE3" w14:textId="06E0902D"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29" w:history="1">
            <w:r w:rsidR="00CB7E42" w:rsidRPr="00A41EE4">
              <w:rPr>
                <w:rStyle w:val="Hyperlink"/>
              </w:rPr>
              <w:t>6.1 Introduction</w:t>
            </w:r>
            <w:r w:rsidR="00CB7E42">
              <w:rPr>
                <w:webHidden/>
              </w:rPr>
              <w:tab/>
            </w:r>
            <w:r w:rsidR="00CB7E42">
              <w:rPr>
                <w:webHidden/>
              </w:rPr>
              <w:fldChar w:fldCharType="begin"/>
            </w:r>
            <w:r w:rsidR="00CB7E42">
              <w:rPr>
                <w:webHidden/>
              </w:rPr>
              <w:instrText xml:space="preserve"> PAGEREF _Toc73333829 \h </w:instrText>
            </w:r>
            <w:r w:rsidR="00CB7E42">
              <w:rPr>
                <w:webHidden/>
              </w:rPr>
            </w:r>
            <w:r w:rsidR="00CB7E42">
              <w:rPr>
                <w:webHidden/>
              </w:rPr>
              <w:fldChar w:fldCharType="separate"/>
            </w:r>
            <w:r w:rsidR="001B10EE">
              <w:rPr>
                <w:webHidden/>
              </w:rPr>
              <w:t>76</w:t>
            </w:r>
            <w:r w:rsidR="00CB7E42">
              <w:rPr>
                <w:webHidden/>
              </w:rPr>
              <w:fldChar w:fldCharType="end"/>
            </w:r>
          </w:hyperlink>
        </w:p>
        <w:p w14:paraId="3E8BC430" w14:textId="2393E57C"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30" w:history="1">
            <w:r w:rsidR="00CB7E42" w:rsidRPr="00A41EE4">
              <w:rPr>
                <w:rStyle w:val="Hyperlink"/>
              </w:rPr>
              <w:t>6.2 Discussion and Conclusion</w:t>
            </w:r>
            <w:r w:rsidR="00CB7E42">
              <w:rPr>
                <w:webHidden/>
              </w:rPr>
              <w:tab/>
            </w:r>
            <w:r w:rsidR="00CB7E42">
              <w:rPr>
                <w:webHidden/>
              </w:rPr>
              <w:fldChar w:fldCharType="begin"/>
            </w:r>
            <w:r w:rsidR="00CB7E42">
              <w:rPr>
                <w:webHidden/>
              </w:rPr>
              <w:instrText xml:space="preserve"> PAGEREF _Toc73333830 \h </w:instrText>
            </w:r>
            <w:r w:rsidR="00CB7E42">
              <w:rPr>
                <w:webHidden/>
              </w:rPr>
            </w:r>
            <w:r w:rsidR="00CB7E42">
              <w:rPr>
                <w:webHidden/>
              </w:rPr>
              <w:fldChar w:fldCharType="separate"/>
            </w:r>
            <w:r w:rsidR="001B10EE">
              <w:rPr>
                <w:webHidden/>
              </w:rPr>
              <w:t>77</w:t>
            </w:r>
            <w:r w:rsidR="00CB7E42">
              <w:rPr>
                <w:webHidden/>
              </w:rPr>
              <w:fldChar w:fldCharType="end"/>
            </w:r>
          </w:hyperlink>
        </w:p>
        <w:p w14:paraId="12F22E7F" w14:textId="06C5D012"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31" w:history="1">
            <w:r w:rsidR="00CB7E42" w:rsidRPr="00A41EE4">
              <w:rPr>
                <w:rStyle w:val="Hyperlink"/>
              </w:rPr>
              <w:t>6.3 Contribution to Knowledge</w:t>
            </w:r>
            <w:r w:rsidR="00CB7E42">
              <w:rPr>
                <w:webHidden/>
              </w:rPr>
              <w:tab/>
            </w:r>
            <w:r w:rsidR="00CB7E42">
              <w:rPr>
                <w:webHidden/>
              </w:rPr>
              <w:fldChar w:fldCharType="begin"/>
            </w:r>
            <w:r w:rsidR="00CB7E42">
              <w:rPr>
                <w:webHidden/>
              </w:rPr>
              <w:instrText xml:space="preserve"> PAGEREF _Toc73333831 \h </w:instrText>
            </w:r>
            <w:r w:rsidR="00CB7E42">
              <w:rPr>
                <w:webHidden/>
              </w:rPr>
            </w:r>
            <w:r w:rsidR="00CB7E42">
              <w:rPr>
                <w:webHidden/>
              </w:rPr>
              <w:fldChar w:fldCharType="separate"/>
            </w:r>
            <w:r w:rsidR="001B10EE">
              <w:rPr>
                <w:webHidden/>
              </w:rPr>
              <w:t>79</w:t>
            </w:r>
            <w:r w:rsidR="00CB7E42">
              <w:rPr>
                <w:webHidden/>
              </w:rPr>
              <w:fldChar w:fldCharType="end"/>
            </w:r>
          </w:hyperlink>
        </w:p>
        <w:p w14:paraId="6FEE756E" w14:textId="48CCCBE1" w:rsidR="00CB7E42" w:rsidRDefault="007C5827"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32" w:history="1">
            <w:r w:rsidR="00CB7E42" w:rsidRPr="00A41EE4">
              <w:rPr>
                <w:rStyle w:val="Hyperlink"/>
              </w:rPr>
              <w:t>6.4 Future Recommendations</w:t>
            </w:r>
            <w:r w:rsidR="00CB7E42">
              <w:rPr>
                <w:webHidden/>
              </w:rPr>
              <w:tab/>
            </w:r>
            <w:r w:rsidR="00CB7E42">
              <w:rPr>
                <w:webHidden/>
              </w:rPr>
              <w:fldChar w:fldCharType="begin"/>
            </w:r>
            <w:r w:rsidR="00CB7E42">
              <w:rPr>
                <w:webHidden/>
              </w:rPr>
              <w:instrText xml:space="preserve"> PAGEREF _Toc73333832 \h </w:instrText>
            </w:r>
            <w:r w:rsidR="00CB7E42">
              <w:rPr>
                <w:webHidden/>
              </w:rPr>
            </w:r>
            <w:r w:rsidR="00CB7E42">
              <w:rPr>
                <w:webHidden/>
              </w:rPr>
              <w:fldChar w:fldCharType="separate"/>
            </w:r>
            <w:r w:rsidR="001B10EE">
              <w:rPr>
                <w:webHidden/>
              </w:rPr>
              <w:t>79</w:t>
            </w:r>
            <w:r w:rsidR="00CB7E42">
              <w:rPr>
                <w:webHidden/>
              </w:rPr>
              <w:fldChar w:fldCharType="end"/>
            </w:r>
          </w:hyperlink>
        </w:p>
        <w:p w14:paraId="2A1BFF1D" w14:textId="5990A8EB" w:rsidR="00CB7E42" w:rsidRDefault="007C5827" w:rsidP="00CB7E42">
          <w:pPr>
            <w:pStyle w:val="TOC1"/>
            <w:spacing w:line="276" w:lineRule="auto"/>
            <w:rPr>
              <w:rFonts w:asciiTheme="minorHAnsi" w:eastAsiaTheme="minorEastAsia" w:hAnsiTheme="minorHAnsi" w:cstheme="minorBidi"/>
              <w:color w:val="auto"/>
              <w:sz w:val="22"/>
              <w:szCs w:val="22"/>
              <w:lang w:val="en-US"/>
            </w:rPr>
          </w:pPr>
          <w:hyperlink w:anchor="_Toc73333833" w:history="1">
            <w:r w:rsidR="00CB7E42" w:rsidRPr="00A41EE4">
              <w:rPr>
                <w:rStyle w:val="Hyperlink"/>
              </w:rPr>
              <w:t>REFERENCES</w:t>
            </w:r>
            <w:r w:rsidR="00CB7E42">
              <w:rPr>
                <w:webHidden/>
              </w:rPr>
              <w:tab/>
            </w:r>
            <w:r w:rsidR="00CB7E42">
              <w:rPr>
                <w:webHidden/>
              </w:rPr>
              <w:fldChar w:fldCharType="begin"/>
            </w:r>
            <w:r w:rsidR="00CB7E42">
              <w:rPr>
                <w:webHidden/>
              </w:rPr>
              <w:instrText xml:space="preserve"> PAGEREF _Toc73333833 \h </w:instrText>
            </w:r>
            <w:r w:rsidR="00CB7E42">
              <w:rPr>
                <w:webHidden/>
              </w:rPr>
            </w:r>
            <w:r w:rsidR="00CB7E42">
              <w:rPr>
                <w:webHidden/>
              </w:rPr>
              <w:fldChar w:fldCharType="separate"/>
            </w:r>
            <w:r w:rsidR="001B10EE">
              <w:rPr>
                <w:webHidden/>
              </w:rPr>
              <w:t>80</w:t>
            </w:r>
            <w:r w:rsidR="00CB7E42">
              <w:rPr>
                <w:webHidden/>
              </w:rPr>
              <w:fldChar w:fldCharType="end"/>
            </w:r>
          </w:hyperlink>
        </w:p>
        <w:p w14:paraId="0F16C2A5" w14:textId="5AFA73E4" w:rsidR="00CB7E42" w:rsidRDefault="007C5827" w:rsidP="00CB7E42">
          <w:pPr>
            <w:pStyle w:val="TOC1"/>
            <w:spacing w:line="276" w:lineRule="auto"/>
            <w:rPr>
              <w:rFonts w:asciiTheme="minorHAnsi" w:eastAsiaTheme="minorEastAsia" w:hAnsiTheme="minorHAnsi" w:cstheme="minorBidi"/>
              <w:color w:val="auto"/>
              <w:sz w:val="22"/>
              <w:szCs w:val="22"/>
              <w:lang w:val="en-US"/>
            </w:rPr>
          </w:pPr>
          <w:hyperlink w:anchor="_Toc73333834" w:history="1">
            <w:r w:rsidR="00CB7E42" w:rsidRPr="00A41EE4">
              <w:rPr>
                <w:rStyle w:val="Hyperlink"/>
              </w:rPr>
              <w:t>APPENDIX A: RESEARCH PROPOSAL</w:t>
            </w:r>
            <w:r w:rsidR="00CB7E42">
              <w:rPr>
                <w:webHidden/>
              </w:rPr>
              <w:tab/>
            </w:r>
            <w:r w:rsidR="00CB7E42">
              <w:rPr>
                <w:webHidden/>
              </w:rPr>
              <w:fldChar w:fldCharType="begin"/>
            </w:r>
            <w:r w:rsidR="00CB7E42">
              <w:rPr>
                <w:webHidden/>
              </w:rPr>
              <w:instrText xml:space="preserve"> PAGEREF _Toc73333834 \h </w:instrText>
            </w:r>
            <w:r w:rsidR="00CB7E42">
              <w:rPr>
                <w:webHidden/>
              </w:rPr>
            </w:r>
            <w:r w:rsidR="00CB7E42">
              <w:rPr>
                <w:webHidden/>
              </w:rPr>
              <w:fldChar w:fldCharType="separate"/>
            </w:r>
            <w:r w:rsidR="001B10EE">
              <w:rPr>
                <w:webHidden/>
              </w:rPr>
              <w:t>85</w:t>
            </w:r>
            <w:r w:rsidR="00CB7E42">
              <w:rPr>
                <w:webHidden/>
              </w:rPr>
              <w:fldChar w:fldCharType="end"/>
            </w:r>
          </w:hyperlink>
        </w:p>
        <w:p w14:paraId="7735F5E0" w14:textId="5EE83C22" w:rsidR="00CB7E42" w:rsidRDefault="007C5827" w:rsidP="00CB7E42">
          <w:pPr>
            <w:pStyle w:val="TOC1"/>
            <w:spacing w:line="276" w:lineRule="auto"/>
            <w:rPr>
              <w:rFonts w:asciiTheme="minorHAnsi" w:eastAsiaTheme="minorEastAsia" w:hAnsiTheme="minorHAnsi" w:cstheme="minorBidi"/>
              <w:color w:val="auto"/>
              <w:sz w:val="22"/>
              <w:szCs w:val="22"/>
              <w:lang w:val="en-US"/>
            </w:rPr>
          </w:pPr>
          <w:hyperlink w:anchor="_Toc73333835" w:history="1">
            <w:r w:rsidR="00CB7E42" w:rsidRPr="00A41EE4">
              <w:rPr>
                <w:rStyle w:val="Hyperlink"/>
              </w:rPr>
              <w:t>APPENDIX B: CODE</w:t>
            </w:r>
            <w:r w:rsidR="00CB7E42">
              <w:rPr>
                <w:webHidden/>
              </w:rPr>
              <w:tab/>
            </w:r>
            <w:r w:rsidR="00CB7E42">
              <w:rPr>
                <w:webHidden/>
              </w:rPr>
              <w:fldChar w:fldCharType="begin"/>
            </w:r>
            <w:r w:rsidR="00CB7E42">
              <w:rPr>
                <w:webHidden/>
              </w:rPr>
              <w:instrText xml:space="preserve"> PAGEREF _Toc73333835 \h </w:instrText>
            </w:r>
            <w:r w:rsidR="00CB7E42">
              <w:rPr>
                <w:webHidden/>
              </w:rPr>
            </w:r>
            <w:r w:rsidR="00CB7E42">
              <w:rPr>
                <w:webHidden/>
              </w:rPr>
              <w:fldChar w:fldCharType="separate"/>
            </w:r>
            <w:r w:rsidR="001B10EE">
              <w:rPr>
                <w:webHidden/>
              </w:rPr>
              <w:t>112</w:t>
            </w:r>
            <w:r w:rsidR="00CB7E42">
              <w:rPr>
                <w:webHidden/>
              </w:rPr>
              <w:fldChar w:fldCharType="end"/>
            </w:r>
          </w:hyperlink>
        </w:p>
        <w:p w14:paraId="3D0C9C9F" w14:textId="3C74CA07" w:rsidR="004F0EF2" w:rsidRPr="00610B12" w:rsidRDefault="00C152F0" w:rsidP="00CB7E42">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333745"/>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333746"/>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333747"/>
      <w:r w:rsidRPr="00610B12">
        <w:lastRenderedPageBreak/>
        <w:t>L</w:t>
      </w:r>
      <w:r w:rsidR="00635CB3" w:rsidRPr="00610B12">
        <w:t>IST OF TABLES</w:t>
      </w:r>
      <w:bookmarkEnd w:id="14"/>
    </w:p>
    <w:p w14:paraId="1EA1EE11" w14:textId="25334EEF" w:rsidR="0078087E" w:rsidRDefault="00AC69A7" w:rsidP="00517E79">
      <w:pPr>
        <w:pStyle w:val="BodyText"/>
      </w:pPr>
      <w:r w:rsidRPr="00610B12">
        <w:t>Table 2.1: Literature Review</w:t>
      </w:r>
      <w:r w:rsidR="00080400">
        <w:t xml:space="preserve"> for IBM Watson Telecom Dataset…..</w:t>
      </w:r>
      <w:r w:rsidRPr="00610B12">
        <w:t>……………………………</w:t>
      </w:r>
      <w:r w:rsidR="0063352A">
        <w:t>..</w:t>
      </w:r>
      <w:r w:rsidR="000664E3">
        <w:t>22</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7A75E7E1"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w:t>
      </w:r>
      <w:r w:rsidR="000664E3">
        <w:t>5</w:t>
      </w:r>
    </w:p>
    <w:p w14:paraId="7FC3E644" w14:textId="73432262" w:rsidR="00864CD9" w:rsidRDefault="00864CD9" w:rsidP="00517E79">
      <w:pPr>
        <w:pStyle w:val="BodyText"/>
      </w:pPr>
      <w:r>
        <w:t>Table 5.3</w:t>
      </w:r>
      <w:r w:rsidR="0039481C">
        <w:t>:</w:t>
      </w:r>
      <w:r>
        <w:t xml:space="preserve"> Model Results after overs</w:t>
      </w:r>
      <w:r w:rsidR="00020BF9">
        <w:t>am</w:t>
      </w:r>
      <w:r>
        <w:t>pling using SMOTE-NC…………………………</w:t>
      </w:r>
      <w:r w:rsidR="0039481C">
        <w:t>..</w:t>
      </w:r>
      <w:r>
        <w:t>……6</w:t>
      </w:r>
      <w:r w:rsidR="000664E3">
        <w:t>7</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333748"/>
      <w:r w:rsidRPr="00610B12">
        <w:lastRenderedPageBreak/>
        <w:t>L</w:t>
      </w:r>
      <w:r w:rsidR="00635CB3" w:rsidRPr="00610B12">
        <w:t>IST OF FIGURES</w:t>
      </w:r>
      <w:bookmarkEnd w:id="15"/>
    </w:p>
    <w:p w14:paraId="1928C6C7" w14:textId="2C5676E2" w:rsidR="001B10EE"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363642" w:history="1">
        <w:r w:rsidR="001B10EE" w:rsidRPr="00E84F08">
          <w:rPr>
            <w:rStyle w:val="Hyperlink"/>
          </w:rPr>
          <w:t>Figure 1.1: Most significant challenges faced by the industry, Source: (Digital transformation for 2020 and beyond eight telco considerations, 2021)</w:t>
        </w:r>
        <w:r w:rsidR="001B10EE">
          <w:rPr>
            <w:webHidden/>
          </w:rPr>
          <w:tab/>
        </w:r>
        <w:r w:rsidR="001B10EE">
          <w:rPr>
            <w:webHidden/>
          </w:rPr>
          <w:fldChar w:fldCharType="begin"/>
        </w:r>
        <w:r w:rsidR="001B10EE">
          <w:rPr>
            <w:webHidden/>
          </w:rPr>
          <w:instrText xml:space="preserve"> PAGEREF _Toc73363642 \h </w:instrText>
        </w:r>
        <w:r w:rsidR="001B10EE">
          <w:rPr>
            <w:webHidden/>
          </w:rPr>
        </w:r>
        <w:r w:rsidR="001B10EE">
          <w:rPr>
            <w:webHidden/>
          </w:rPr>
          <w:fldChar w:fldCharType="separate"/>
        </w:r>
        <w:r w:rsidR="001B10EE">
          <w:rPr>
            <w:webHidden/>
          </w:rPr>
          <w:t>3</w:t>
        </w:r>
        <w:r w:rsidR="001B10EE">
          <w:rPr>
            <w:webHidden/>
          </w:rPr>
          <w:fldChar w:fldCharType="end"/>
        </w:r>
      </w:hyperlink>
    </w:p>
    <w:p w14:paraId="4C5E8800" w14:textId="47758199"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43" w:history="1">
        <w:r w:rsidRPr="00E84F08">
          <w:rPr>
            <w:rStyle w:val="Hyperlink"/>
          </w:rPr>
          <w:t>Figure 2.1: Types of Churners (Saraswat, S. &amp; Tiwari, 2018)</w:t>
        </w:r>
        <w:r>
          <w:rPr>
            <w:webHidden/>
          </w:rPr>
          <w:tab/>
        </w:r>
        <w:r>
          <w:rPr>
            <w:webHidden/>
          </w:rPr>
          <w:fldChar w:fldCharType="begin"/>
        </w:r>
        <w:r>
          <w:rPr>
            <w:webHidden/>
          </w:rPr>
          <w:instrText xml:space="preserve"> PAGEREF _Toc73363643 \h </w:instrText>
        </w:r>
        <w:r>
          <w:rPr>
            <w:webHidden/>
          </w:rPr>
        </w:r>
        <w:r>
          <w:rPr>
            <w:webHidden/>
          </w:rPr>
          <w:fldChar w:fldCharType="separate"/>
        </w:r>
        <w:r>
          <w:rPr>
            <w:webHidden/>
          </w:rPr>
          <w:t>9</w:t>
        </w:r>
        <w:r>
          <w:rPr>
            <w:webHidden/>
          </w:rPr>
          <w:fldChar w:fldCharType="end"/>
        </w:r>
      </w:hyperlink>
    </w:p>
    <w:p w14:paraId="61943B52" w14:textId="38E27B7A"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44" w:history="1">
        <w:r w:rsidRPr="00E84F08">
          <w:rPr>
            <w:rStyle w:val="Hyperlink"/>
          </w:rPr>
          <w:t>Figure 2.2: Visual Data Exploration</w:t>
        </w:r>
        <w:r>
          <w:rPr>
            <w:webHidden/>
          </w:rPr>
          <w:tab/>
        </w:r>
        <w:r>
          <w:rPr>
            <w:webHidden/>
          </w:rPr>
          <w:fldChar w:fldCharType="begin"/>
        </w:r>
        <w:r>
          <w:rPr>
            <w:webHidden/>
          </w:rPr>
          <w:instrText xml:space="preserve"> PAGEREF _Toc73363644 \h </w:instrText>
        </w:r>
        <w:r>
          <w:rPr>
            <w:webHidden/>
          </w:rPr>
        </w:r>
        <w:r>
          <w:rPr>
            <w:webHidden/>
          </w:rPr>
          <w:fldChar w:fldCharType="separate"/>
        </w:r>
        <w:r>
          <w:rPr>
            <w:webHidden/>
          </w:rPr>
          <w:t>15</w:t>
        </w:r>
        <w:r>
          <w:rPr>
            <w:webHidden/>
          </w:rPr>
          <w:fldChar w:fldCharType="end"/>
        </w:r>
      </w:hyperlink>
    </w:p>
    <w:p w14:paraId="0EB49208" w14:textId="585794BA"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45" w:history="1">
        <w:r w:rsidRPr="00E84F08">
          <w:rPr>
            <w:rStyle w:val="Hyperlink"/>
          </w:rPr>
          <w:t>Figure 2.3: Visual Representation of Error Rate</w:t>
        </w:r>
        <w:r>
          <w:rPr>
            <w:webHidden/>
          </w:rPr>
          <w:tab/>
        </w:r>
        <w:r>
          <w:rPr>
            <w:webHidden/>
          </w:rPr>
          <w:fldChar w:fldCharType="begin"/>
        </w:r>
        <w:r>
          <w:rPr>
            <w:webHidden/>
          </w:rPr>
          <w:instrText xml:space="preserve"> PAGEREF _Toc73363645 \h </w:instrText>
        </w:r>
        <w:r>
          <w:rPr>
            <w:webHidden/>
          </w:rPr>
        </w:r>
        <w:r>
          <w:rPr>
            <w:webHidden/>
          </w:rPr>
          <w:fldChar w:fldCharType="separate"/>
        </w:r>
        <w:r>
          <w:rPr>
            <w:webHidden/>
          </w:rPr>
          <w:t>20</w:t>
        </w:r>
        <w:r>
          <w:rPr>
            <w:webHidden/>
          </w:rPr>
          <w:fldChar w:fldCharType="end"/>
        </w:r>
      </w:hyperlink>
    </w:p>
    <w:p w14:paraId="4052FD32" w14:textId="3D078779"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46" w:history="1">
        <w:r w:rsidRPr="00E84F08">
          <w:rPr>
            <w:rStyle w:val="Hyperlink"/>
          </w:rPr>
          <w:t>Figure 3.1: Model Building Process</w:t>
        </w:r>
        <w:r>
          <w:rPr>
            <w:webHidden/>
          </w:rPr>
          <w:tab/>
        </w:r>
        <w:r>
          <w:rPr>
            <w:webHidden/>
          </w:rPr>
          <w:fldChar w:fldCharType="begin"/>
        </w:r>
        <w:r>
          <w:rPr>
            <w:webHidden/>
          </w:rPr>
          <w:instrText xml:space="preserve"> PAGEREF _Toc73363646 \h </w:instrText>
        </w:r>
        <w:r>
          <w:rPr>
            <w:webHidden/>
          </w:rPr>
        </w:r>
        <w:r>
          <w:rPr>
            <w:webHidden/>
          </w:rPr>
          <w:fldChar w:fldCharType="separate"/>
        </w:r>
        <w:r>
          <w:rPr>
            <w:webHidden/>
          </w:rPr>
          <w:t>34</w:t>
        </w:r>
        <w:r>
          <w:rPr>
            <w:webHidden/>
          </w:rPr>
          <w:fldChar w:fldCharType="end"/>
        </w:r>
      </w:hyperlink>
    </w:p>
    <w:p w14:paraId="4AC83B29" w14:textId="5671E20B"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47" w:history="1">
        <w:r w:rsidRPr="00E84F08">
          <w:rPr>
            <w:rStyle w:val="Hyperlink"/>
          </w:rPr>
          <w:t>Figure 4.1: Distribution of variables (by percentage)</w:t>
        </w:r>
        <w:r>
          <w:rPr>
            <w:webHidden/>
          </w:rPr>
          <w:tab/>
        </w:r>
        <w:r>
          <w:rPr>
            <w:webHidden/>
          </w:rPr>
          <w:fldChar w:fldCharType="begin"/>
        </w:r>
        <w:r>
          <w:rPr>
            <w:webHidden/>
          </w:rPr>
          <w:instrText xml:space="preserve"> PAGEREF _Toc73363647 \h </w:instrText>
        </w:r>
        <w:r>
          <w:rPr>
            <w:webHidden/>
          </w:rPr>
        </w:r>
        <w:r>
          <w:rPr>
            <w:webHidden/>
          </w:rPr>
          <w:fldChar w:fldCharType="separate"/>
        </w:r>
        <w:r>
          <w:rPr>
            <w:webHidden/>
          </w:rPr>
          <w:t>40</w:t>
        </w:r>
        <w:r>
          <w:rPr>
            <w:webHidden/>
          </w:rPr>
          <w:fldChar w:fldCharType="end"/>
        </w:r>
      </w:hyperlink>
    </w:p>
    <w:p w14:paraId="7E925F1E" w14:textId="1A3BB3A2"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48" w:history="1">
        <w:r w:rsidRPr="00E84F08">
          <w:rPr>
            <w:rStyle w:val="Hyperlink"/>
          </w:rPr>
          <w:t>Figure 4.2: No missing values - Nullity by column for IBM Teleco Data</w:t>
        </w:r>
        <w:r>
          <w:rPr>
            <w:webHidden/>
          </w:rPr>
          <w:tab/>
        </w:r>
        <w:r>
          <w:rPr>
            <w:webHidden/>
          </w:rPr>
          <w:fldChar w:fldCharType="begin"/>
        </w:r>
        <w:r>
          <w:rPr>
            <w:webHidden/>
          </w:rPr>
          <w:instrText xml:space="preserve"> PAGEREF _Toc73363648 \h </w:instrText>
        </w:r>
        <w:r>
          <w:rPr>
            <w:webHidden/>
          </w:rPr>
        </w:r>
        <w:r>
          <w:rPr>
            <w:webHidden/>
          </w:rPr>
          <w:fldChar w:fldCharType="separate"/>
        </w:r>
        <w:r>
          <w:rPr>
            <w:webHidden/>
          </w:rPr>
          <w:t>41</w:t>
        </w:r>
        <w:r>
          <w:rPr>
            <w:webHidden/>
          </w:rPr>
          <w:fldChar w:fldCharType="end"/>
        </w:r>
      </w:hyperlink>
    </w:p>
    <w:p w14:paraId="50581030" w14:textId="642A65C4"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49" w:history="1">
        <w:r w:rsidRPr="00E84F08">
          <w:rPr>
            <w:rStyle w:val="Hyperlink"/>
          </w:rPr>
          <w:t>Figure 4.3 Boxplots of Churn versus Total Charges and Churn versus Monthly Charges</w:t>
        </w:r>
        <w:r>
          <w:rPr>
            <w:webHidden/>
          </w:rPr>
          <w:tab/>
        </w:r>
        <w:r>
          <w:rPr>
            <w:webHidden/>
          </w:rPr>
          <w:fldChar w:fldCharType="begin"/>
        </w:r>
        <w:r>
          <w:rPr>
            <w:webHidden/>
          </w:rPr>
          <w:instrText xml:space="preserve"> PAGEREF _Toc73363649 \h </w:instrText>
        </w:r>
        <w:r>
          <w:rPr>
            <w:webHidden/>
          </w:rPr>
        </w:r>
        <w:r>
          <w:rPr>
            <w:webHidden/>
          </w:rPr>
          <w:fldChar w:fldCharType="separate"/>
        </w:r>
        <w:r>
          <w:rPr>
            <w:webHidden/>
          </w:rPr>
          <w:t>42</w:t>
        </w:r>
        <w:r>
          <w:rPr>
            <w:webHidden/>
          </w:rPr>
          <w:fldChar w:fldCharType="end"/>
        </w:r>
      </w:hyperlink>
    </w:p>
    <w:p w14:paraId="5D71D8E1" w14:textId="23C662BA"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0" w:history="1">
        <w:r w:rsidRPr="00E84F08">
          <w:rPr>
            <w:rStyle w:val="Hyperlink"/>
          </w:rPr>
          <w:t>Figure 4.4 Scatter plot of Monthly Charges versus Total Charges</w:t>
        </w:r>
        <w:r>
          <w:rPr>
            <w:webHidden/>
          </w:rPr>
          <w:tab/>
        </w:r>
        <w:r>
          <w:rPr>
            <w:webHidden/>
          </w:rPr>
          <w:fldChar w:fldCharType="begin"/>
        </w:r>
        <w:r>
          <w:rPr>
            <w:webHidden/>
          </w:rPr>
          <w:instrText xml:space="preserve"> PAGEREF _Toc73363650 \h </w:instrText>
        </w:r>
        <w:r>
          <w:rPr>
            <w:webHidden/>
          </w:rPr>
        </w:r>
        <w:r>
          <w:rPr>
            <w:webHidden/>
          </w:rPr>
          <w:fldChar w:fldCharType="separate"/>
        </w:r>
        <w:r>
          <w:rPr>
            <w:webHidden/>
          </w:rPr>
          <w:t>43</w:t>
        </w:r>
        <w:r>
          <w:rPr>
            <w:webHidden/>
          </w:rPr>
          <w:fldChar w:fldCharType="end"/>
        </w:r>
      </w:hyperlink>
    </w:p>
    <w:p w14:paraId="739A089A" w14:textId="05F391FC"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1" w:history="1">
        <w:r w:rsidRPr="00E84F08">
          <w:rPr>
            <w:rStyle w:val="Hyperlink"/>
          </w:rPr>
          <w:t>Figure 4.5: Univariate Analysis of numerical features of IBM Teleco Data</w:t>
        </w:r>
        <w:r>
          <w:rPr>
            <w:webHidden/>
          </w:rPr>
          <w:tab/>
        </w:r>
        <w:r>
          <w:rPr>
            <w:webHidden/>
          </w:rPr>
          <w:fldChar w:fldCharType="begin"/>
        </w:r>
        <w:r>
          <w:rPr>
            <w:webHidden/>
          </w:rPr>
          <w:instrText xml:space="preserve"> PAGEREF _Toc73363651 \h </w:instrText>
        </w:r>
        <w:r>
          <w:rPr>
            <w:webHidden/>
          </w:rPr>
        </w:r>
        <w:r>
          <w:rPr>
            <w:webHidden/>
          </w:rPr>
          <w:fldChar w:fldCharType="separate"/>
        </w:r>
        <w:r>
          <w:rPr>
            <w:webHidden/>
          </w:rPr>
          <w:t>44</w:t>
        </w:r>
        <w:r>
          <w:rPr>
            <w:webHidden/>
          </w:rPr>
          <w:fldChar w:fldCharType="end"/>
        </w:r>
      </w:hyperlink>
    </w:p>
    <w:p w14:paraId="7748E61E" w14:textId="36AD77FD"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2" w:history="1">
        <w:r w:rsidRPr="00E84F08">
          <w:rPr>
            <w:rStyle w:val="Hyperlink"/>
          </w:rPr>
          <w:t>Figure 4.6: Churn analyzed with Internet, Streaming and Contract</w:t>
        </w:r>
        <w:r>
          <w:rPr>
            <w:webHidden/>
          </w:rPr>
          <w:tab/>
        </w:r>
        <w:r>
          <w:rPr>
            <w:webHidden/>
          </w:rPr>
          <w:fldChar w:fldCharType="begin"/>
        </w:r>
        <w:r>
          <w:rPr>
            <w:webHidden/>
          </w:rPr>
          <w:instrText xml:space="preserve"> PAGEREF _Toc73363652 \h </w:instrText>
        </w:r>
        <w:r>
          <w:rPr>
            <w:webHidden/>
          </w:rPr>
        </w:r>
        <w:r>
          <w:rPr>
            <w:webHidden/>
          </w:rPr>
          <w:fldChar w:fldCharType="separate"/>
        </w:r>
        <w:r>
          <w:rPr>
            <w:webHidden/>
          </w:rPr>
          <w:t>45</w:t>
        </w:r>
        <w:r>
          <w:rPr>
            <w:webHidden/>
          </w:rPr>
          <w:fldChar w:fldCharType="end"/>
        </w:r>
      </w:hyperlink>
    </w:p>
    <w:p w14:paraId="42B0F593" w14:textId="30EB0BD0"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3" w:history="1">
        <w:r w:rsidRPr="00E84F08">
          <w:rPr>
            <w:rStyle w:val="Hyperlink"/>
          </w:rPr>
          <w:t>Figure 4.7: Distribution of Demographic Attributes with respect to Churn</w:t>
        </w:r>
        <w:r>
          <w:rPr>
            <w:webHidden/>
          </w:rPr>
          <w:tab/>
        </w:r>
        <w:r>
          <w:rPr>
            <w:webHidden/>
          </w:rPr>
          <w:fldChar w:fldCharType="begin"/>
        </w:r>
        <w:r>
          <w:rPr>
            <w:webHidden/>
          </w:rPr>
          <w:instrText xml:space="preserve"> PAGEREF _Toc73363653 \h </w:instrText>
        </w:r>
        <w:r>
          <w:rPr>
            <w:webHidden/>
          </w:rPr>
        </w:r>
        <w:r>
          <w:rPr>
            <w:webHidden/>
          </w:rPr>
          <w:fldChar w:fldCharType="separate"/>
        </w:r>
        <w:r>
          <w:rPr>
            <w:webHidden/>
          </w:rPr>
          <w:t>46</w:t>
        </w:r>
        <w:r>
          <w:rPr>
            <w:webHidden/>
          </w:rPr>
          <w:fldChar w:fldCharType="end"/>
        </w:r>
      </w:hyperlink>
    </w:p>
    <w:p w14:paraId="19C9D8CE" w14:textId="38779CD6"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4" w:history="1">
        <w:r w:rsidRPr="00E84F08">
          <w:rPr>
            <w:rStyle w:val="Hyperlink"/>
          </w:rPr>
          <w:t>Figure 4.8: Distribution of all features with respect to Churn</w:t>
        </w:r>
        <w:r>
          <w:rPr>
            <w:webHidden/>
          </w:rPr>
          <w:tab/>
        </w:r>
        <w:r>
          <w:rPr>
            <w:webHidden/>
          </w:rPr>
          <w:fldChar w:fldCharType="begin"/>
        </w:r>
        <w:r>
          <w:rPr>
            <w:webHidden/>
          </w:rPr>
          <w:instrText xml:space="preserve"> PAGEREF _Toc73363654 \h </w:instrText>
        </w:r>
        <w:r>
          <w:rPr>
            <w:webHidden/>
          </w:rPr>
        </w:r>
        <w:r>
          <w:rPr>
            <w:webHidden/>
          </w:rPr>
          <w:fldChar w:fldCharType="separate"/>
        </w:r>
        <w:r>
          <w:rPr>
            <w:webHidden/>
          </w:rPr>
          <w:t>47</w:t>
        </w:r>
        <w:r>
          <w:rPr>
            <w:webHidden/>
          </w:rPr>
          <w:fldChar w:fldCharType="end"/>
        </w:r>
      </w:hyperlink>
    </w:p>
    <w:p w14:paraId="6F8F067D" w14:textId="62793F3D"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5" w:history="1">
        <w:r w:rsidRPr="00E84F08">
          <w:rPr>
            <w:rStyle w:val="Hyperlink"/>
          </w:rPr>
          <w:t>Figure 4.9: Correlation between quantitative variables</w:t>
        </w:r>
        <w:r>
          <w:rPr>
            <w:webHidden/>
          </w:rPr>
          <w:tab/>
        </w:r>
        <w:r>
          <w:rPr>
            <w:webHidden/>
          </w:rPr>
          <w:fldChar w:fldCharType="begin"/>
        </w:r>
        <w:r>
          <w:rPr>
            <w:webHidden/>
          </w:rPr>
          <w:instrText xml:space="preserve"> PAGEREF _Toc73363655 \h </w:instrText>
        </w:r>
        <w:r>
          <w:rPr>
            <w:webHidden/>
          </w:rPr>
        </w:r>
        <w:r>
          <w:rPr>
            <w:webHidden/>
          </w:rPr>
          <w:fldChar w:fldCharType="separate"/>
        </w:r>
        <w:r>
          <w:rPr>
            <w:webHidden/>
          </w:rPr>
          <w:t>48</w:t>
        </w:r>
        <w:r>
          <w:rPr>
            <w:webHidden/>
          </w:rPr>
          <w:fldChar w:fldCharType="end"/>
        </w:r>
      </w:hyperlink>
    </w:p>
    <w:p w14:paraId="5CF8D754" w14:textId="1648B7A7"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6" w:history="1">
        <w:r w:rsidRPr="00E84F08">
          <w:rPr>
            <w:rStyle w:val="Hyperlink"/>
          </w:rPr>
          <w:t>Figure 4.10: Correlation between qualitative variables</w:t>
        </w:r>
        <w:r>
          <w:rPr>
            <w:webHidden/>
          </w:rPr>
          <w:tab/>
        </w:r>
        <w:r>
          <w:rPr>
            <w:webHidden/>
          </w:rPr>
          <w:fldChar w:fldCharType="begin"/>
        </w:r>
        <w:r>
          <w:rPr>
            <w:webHidden/>
          </w:rPr>
          <w:instrText xml:space="preserve"> PAGEREF _Toc73363656 \h </w:instrText>
        </w:r>
        <w:r>
          <w:rPr>
            <w:webHidden/>
          </w:rPr>
        </w:r>
        <w:r>
          <w:rPr>
            <w:webHidden/>
          </w:rPr>
          <w:fldChar w:fldCharType="separate"/>
        </w:r>
        <w:r>
          <w:rPr>
            <w:webHidden/>
          </w:rPr>
          <w:t>49</w:t>
        </w:r>
        <w:r>
          <w:rPr>
            <w:webHidden/>
          </w:rPr>
          <w:fldChar w:fldCharType="end"/>
        </w:r>
      </w:hyperlink>
    </w:p>
    <w:p w14:paraId="51699D56" w14:textId="57BF0A50"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7" w:history="1">
        <w:r w:rsidRPr="00E84F08">
          <w:rPr>
            <w:rStyle w:val="Hyperlink"/>
          </w:rPr>
          <w:t>Figure 4.11: Top 20 features based on chi-squared weights</w:t>
        </w:r>
        <w:r>
          <w:rPr>
            <w:webHidden/>
          </w:rPr>
          <w:tab/>
        </w:r>
        <w:r>
          <w:rPr>
            <w:webHidden/>
          </w:rPr>
          <w:fldChar w:fldCharType="begin"/>
        </w:r>
        <w:r>
          <w:rPr>
            <w:webHidden/>
          </w:rPr>
          <w:instrText xml:space="preserve"> PAGEREF _Toc73363657 \h </w:instrText>
        </w:r>
        <w:r>
          <w:rPr>
            <w:webHidden/>
          </w:rPr>
        </w:r>
        <w:r>
          <w:rPr>
            <w:webHidden/>
          </w:rPr>
          <w:fldChar w:fldCharType="separate"/>
        </w:r>
        <w:r>
          <w:rPr>
            <w:webHidden/>
          </w:rPr>
          <w:t>50</w:t>
        </w:r>
        <w:r>
          <w:rPr>
            <w:webHidden/>
          </w:rPr>
          <w:fldChar w:fldCharType="end"/>
        </w:r>
      </w:hyperlink>
    </w:p>
    <w:p w14:paraId="5BC5D4B1" w14:textId="177D6386"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8" w:history="1">
        <w:r w:rsidRPr="00E84F08">
          <w:rPr>
            <w:rStyle w:val="Hyperlink"/>
          </w:rPr>
          <w:t>Figure 4.12: ANOVA Test to determine significant features</w:t>
        </w:r>
        <w:r>
          <w:rPr>
            <w:webHidden/>
          </w:rPr>
          <w:tab/>
        </w:r>
        <w:r>
          <w:rPr>
            <w:webHidden/>
          </w:rPr>
          <w:fldChar w:fldCharType="begin"/>
        </w:r>
        <w:r>
          <w:rPr>
            <w:webHidden/>
          </w:rPr>
          <w:instrText xml:space="preserve"> PAGEREF _Toc73363658 \h </w:instrText>
        </w:r>
        <w:r>
          <w:rPr>
            <w:webHidden/>
          </w:rPr>
        </w:r>
        <w:r>
          <w:rPr>
            <w:webHidden/>
          </w:rPr>
          <w:fldChar w:fldCharType="separate"/>
        </w:r>
        <w:r>
          <w:rPr>
            <w:webHidden/>
          </w:rPr>
          <w:t>50</w:t>
        </w:r>
        <w:r>
          <w:rPr>
            <w:webHidden/>
          </w:rPr>
          <w:fldChar w:fldCharType="end"/>
        </w:r>
      </w:hyperlink>
    </w:p>
    <w:p w14:paraId="4F7D6C15" w14:textId="3D1683CD"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59" w:history="1">
        <w:r w:rsidRPr="00E84F08">
          <w:rPr>
            <w:rStyle w:val="Hyperlink"/>
          </w:rPr>
          <w:t>Figure 4.13: Probability Distribution using KDE for numeric attributes</w:t>
        </w:r>
        <w:r>
          <w:rPr>
            <w:webHidden/>
          </w:rPr>
          <w:tab/>
        </w:r>
        <w:r>
          <w:rPr>
            <w:webHidden/>
          </w:rPr>
          <w:fldChar w:fldCharType="begin"/>
        </w:r>
        <w:r>
          <w:rPr>
            <w:webHidden/>
          </w:rPr>
          <w:instrText xml:space="preserve"> PAGEREF _Toc73363659 \h </w:instrText>
        </w:r>
        <w:r>
          <w:rPr>
            <w:webHidden/>
          </w:rPr>
        </w:r>
        <w:r>
          <w:rPr>
            <w:webHidden/>
          </w:rPr>
          <w:fldChar w:fldCharType="separate"/>
        </w:r>
        <w:r>
          <w:rPr>
            <w:webHidden/>
          </w:rPr>
          <w:t>51</w:t>
        </w:r>
        <w:r>
          <w:rPr>
            <w:webHidden/>
          </w:rPr>
          <w:fldChar w:fldCharType="end"/>
        </w:r>
      </w:hyperlink>
    </w:p>
    <w:p w14:paraId="19A83D0B" w14:textId="69B1CFD0"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0" w:history="1">
        <w:r w:rsidRPr="00E84F08">
          <w:rPr>
            <w:rStyle w:val="Hyperlink"/>
          </w:rPr>
          <w:t>Figure 4.14: Plot of train data after SMOTE-NC is applied</w:t>
        </w:r>
        <w:r>
          <w:rPr>
            <w:webHidden/>
          </w:rPr>
          <w:tab/>
        </w:r>
        <w:r>
          <w:rPr>
            <w:webHidden/>
          </w:rPr>
          <w:fldChar w:fldCharType="begin"/>
        </w:r>
        <w:r>
          <w:rPr>
            <w:webHidden/>
          </w:rPr>
          <w:instrText xml:space="preserve"> PAGEREF _Toc73363660 \h </w:instrText>
        </w:r>
        <w:r>
          <w:rPr>
            <w:webHidden/>
          </w:rPr>
        </w:r>
        <w:r>
          <w:rPr>
            <w:webHidden/>
          </w:rPr>
          <w:fldChar w:fldCharType="separate"/>
        </w:r>
        <w:r>
          <w:rPr>
            <w:webHidden/>
          </w:rPr>
          <w:t>53</w:t>
        </w:r>
        <w:r>
          <w:rPr>
            <w:webHidden/>
          </w:rPr>
          <w:fldChar w:fldCharType="end"/>
        </w:r>
      </w:hyperlink>
    </w:p>
    <w:p w14:paraId="663A998C" w14:textId="1AE1A7F7"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1" w:history="1">
        <w:r w:rsidRPr="00E84F08">
          <w:rPr>
            <w:rStyle w:val="Hyperlink"/>
          </w:rPr>
          <w:t>Figure 4.15: Feature Selection using Gradient Boosting Classifier</w:t>
        </w:r>
        <w:r>
          <w:rPr>
            <w:webHidden/>
          </w:rPr>
          <w:tab/>
        </w:r>
        <w:r>
          <w:rPr>
            <w:webHidden/>
          </w:rPr>
          <w:fldChar w:fldCharType="begin"/>
        </w:r>
        <w:r>
          <w:rPr>
            <w:webHidden/>
          </w:rPr>
          <w:instrText xml:space="preserve"> PAGEREF _Toc73363661 \h </w:instrText>
        </w:r>
        <w:r>
          <w:rPr>
            <w:webHidden/>
          </w:rPr>
        </w:r>
        <w:r>
          <w:rPr>
            <w:webHidden/>
          </w:rPr>
          <w:fldChar w:fldCharType="separate"/>
        </w:r>
        <w:r>
          <w:rPr>
            <w:webHidden/>
          </w:rPr>
          <w:t>56</w:t>
        </w:r>
        <w:r>
          <w:rPr>
            <w:webHidden/>
          </w:rPr>
          <w:fldChar w:fldCharType="end"/>
        </w:r>
      </w:hyperlink>
    </w:p>
    <w:p w14:paraId="712185CB" w14:textId="19C2B68B"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2" w:history="1">
        <w:r w:rsidRPr="00E84F08">
          <w:rPr>
            <w:rStyle w:val="Hyperlink"/>
          </w:rPr>
          <w:t>Figure 4.16: Feature Selection using Gradient Boosting Classifier and Light GBM</w:t>
        </w:r>
        <w:r>
          <w:rPr>
            <w:webHidden/>
          </w:rPr>
          <w:tab/>
        </w:r>
        <w:r>
          <w:rPr>
            <w:webHidden/>
          </w:rPr>
          <w:fldChar w:fldCharType="begin"/>
        </w:r>
        <w:r>
          <w:rPr>
            <w:webHidden/>
          </w:rPr>
          <w:instrText xml:space="preserve"> PAGEREF _Toc73363662 \h </w:instrText>
        </w:r>
        <w:r>
          <w:rPr>
            <w:webHidden/>
          </w:rPr>
        </w:r>
        <w:r>
          <w:rPr>
            <w:webHidden/>
          </w:rPr>
          <w:fldChar w:fldCharType="separate"/>
        </w:r>
        <w:r>
          <w:rPr>
            <w:webHidden/>
          </w:rPr>
          <w:t>57</w:t>
        </w:r>
        <w:r>
          <w:rPr>
            <w:webHidden/>
          </w:rPr>
          <w:fldChar w:fldCharType="end"/>
        </w:r>
      </w:hyperlink>
    </w:p>
    <w:p w14:paraId="2E16B934" w14:textId="3FF82ADA"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3" w:history="1">
        <w:r w:rsidRPr="00E84F08">
          <w:rPr>
            <w:rStyle w:val="Hyperlink"/>
          </w:rPr>
          <w:t>Figure 4.17: Confusion Matrix of the best models</w:t>
        </w:r>
        <w:r>
          <w:rPr>
            <w:webHidden/>
          </w:rPr>
          <w:tab/>
        </w:r>
        <w:r>
          <w:rPr>
            <w:webHidden/>
          </w:rPr>
          <w:fldChar w:fldCharType="begin"/>
        </w:r>
        <w:r>
          <w:rPr>
            <w:webHidden/>
          </w:rPr>
          <w:instrText xml:space="preserve"> PAGEREF _Toc73363663 \h </w:instrText>
        </w:r>
        <w:r>
          <w:rPr>
            <w:webHidden/>
          </w:rPr>
        </w:r>
        <w:r>
          <w:rPr>
            <w:webHidden/>
          </w:rPr>
          <w:fldChar w:fldCharType="separate"/>
        </w:r>
        <w:r>
          <w:rPr>
            <w:webHidden/>
          </w:rPr>
          <w:t>58</w:t>
        </w:r>
        <w:r>
          <w:rPr>
            <w:webHidden/>
          </w:rPr>
          <w:fldChar w:fldCharType="end"/>
        </w:r>
      </w:hyperlink>
    </w:p>
    <w:p w14:paraId="38CBCE7E" w14:textId="207849F0"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4" w:history="1">
        <w:r w:rsidRPr="00E84F08">
          <w:rPr>
            <w:rStyle w:val="Hyperlink"/>
          </w:rPr>
          <w:t>Figure 5.1: Train-Test Scores of Models</w:t>
        </w:r>
        <w:r>
          <w:rPr>
            <w:webHidden/>
          </w:rPr>
          <w:tab/>
        </w:r>
        <w:r>
          <w:rPr>
            <w:webHidden/>
          </w:rPr>
          <w:fldChar w:fldCharType="begin"/>
        </w:r>
        <w:r>
          <w:rPr>
            <w:webHidden/>
          </w:rPr>
          <w:instrText xml:space="preserve"> PAGEREF _Toc73363664 \h </w:instrText>
        </w:r>
        <w:r>
          <w:rPr>
            <w:webHidden/>
          </w:rPr>
        </w:r>
        <w:r>
          <w:rPr>
            <w:webHidden/>
          </w:rPr>
          <w:fldChar w:fldCharType="separate"/>
        </w:r>
        <w:r>
          <w:rPr>
            <w:webHidden/>
          </w:rPr>
          <w:t>64</w:t>
        </w:r>
        <w:r>
          <w:rPr>
            <w:webHidden/>
          </w:rPr>
          <w:fldChar w:fldCharType="end"/>
        </w:r>
      </w:hyperlink>
    </w:p>
    <w:p w14:paraId="7DBD8000" w14:textId="3DD14AC7"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5" w:history="1">
        <w:r w:rsidRPr="00E84F08">
          <w:rPr>
            <w:rStyle w:val="Hyperlink"/>
          </w:rPr>
          <w:t>Figure 5.2: Chart depicting the mean of Cross-Validation Scores</w:t>
        </w:r>
        <w:r>
          <w:rPr>
            <w:webHidden/>
          </w:rPr>
          <w:tab/>
        </w:r>
        <w:r>
          <w:rPr>
            <w:webHidden/>
          </w:rPr>
          <w:fldChar w:fldCharType="begin"/>
        </w:r>
        <w:r>
          <w:rPr>
            <w:webHidden/>
          </w:rPr>
          <w:instrText xml:space="preserve"> PAGEREF _Toc73363665 \h </w:instrText>
        </w:r>
        <w:r>
          <w:rPr>
            <w:webHidden/>
          </w:rPr>
        </w:r>
        <w:r>
          <w:rPr>
            <w:webHidden/>
          </w:rPr>
          <w:fldChar w:fldCharType="separate"/>
        </w:r>
        <w:r>
          <w:rPr>
            <w:webHidden/>
          </w:rPr>
          <w:t>66</w:t>
        </w:r>
        <w:r>
          <w:rPr>
            <w:webHidden/>
          </w:rPr>
          <w:fldChar w:fldCharType="end"/>
        </w:r>
      </w:hyperlink>
    </w:p>
    <w:p w14:paraId="69E48419" w14:textId="4A8E900F"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6" w:history="1">
        <w:r w:rsidRPr="00E84F08">
          <w:rPr>
            <w:rStyle w:val="Hyperlink"/>
          </w:rPr>
          <w:t>Figure 5.3: CatBoost: Feature Importance Measures, ROC Curve, Precision vs Recall chart</w:t>
        </w:r>
        <w:r>
          <w:rPr>
            <w:webHidden/>
          </w:rPr>
          <w:tab/>
        </w:r>
        <w:r>
          <w:rPr>
            <w:webHidden/>
          </w:rPr>
          <w:fldChar w:fldCharType="begin"/>
        </w:r>
        <w:r>
          <w:rPr>
            <w:webHidden/>
          </w:rPr>
          <w:instrText xml:space="preserve"> PAGEREF _Toc73363666 \h </w:instrText>
        </w:r>
        <w:r>
          <w:rPr>
            <w:webHidden/>
          </w:rPr>
        </w:r>
        <w:r>
          <w:rPr>
            <w:webHidden/>
          </w:rPr>
          <w:fldChar w:fldCharType="separate"/>
        </w:r>
        <w:r>
          <w:rPr>
            <w:webHidden/>
          </w:rPr>
          <w:t>68</w:t>
        </w:r>
        <w:r>
          <w:rPr>
            <w:webHidden/>
          </w:rPr>
          <w:fldChar w:fldCharType="end"/>
        </w:r>
      </w:hyperlink>
    </w:p>
    <w:p w14:paraId="7EAC95E9" w14:textId="69487FC4"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7" w:history="1">
        <w:r w:rsidRPr="00E84F08">
          <w:rPr>
            <w:rStyle w:val="Hyperlink"/>
          </w:rPr>
          <w:t>Figure 5.4: Multiple Classifiers - ROC Curve and Precision versus Recall Plots</w:t>
        </w:r>
        <w:r>
          <w:rPr>
            <w:webHidden/>
          </w:rPr>
          <w:tab/>
        </w:r>
        <w:r>
          <w:rPr>
            <w:webHidden/>
          </w:rPr>
          <w:fldChar w:fldCharType="begin"/>
        </w:r>
        <w:r>
          <w:rPr>
            <w:webHidden/>
          </w:rPr>
          <w:instrText xml:space="preserve"> PAGEREF _Toc73363667 \h </w:instrText>
        </w:r>
        <w:r>
          <w:rPr>
            <w:webHidden/>
          </w:rPr>
        </w:r>
        <w:r>
          <w:rPr>
            <w:webHidden/>
          </w:rPr>
          <w:fldChar w:fldCharType="separate"/>
        </w:r>
        <w:r>
          <w:rPr>
            <w:webHidden/>
          </w:rPr>
          <w:t>69</w:t>
        </w:r>
        <w:r>
          <w:rPr>
            <w:webHidden/>
          </w:rPr>
          <w:fldChar w:fldCharType="end"/>
        </w:r>
      </w:hyperlink>
    </w:p>
    <w:p w14:paraId="3DFFFBE3" w14:textId="34FE2377"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8" w:history="1">
        <w:r w:rsidRPr="00E84F08">
          <w:rPr>
            <w:rStyle w:val="Hyperlink"/>
          </w:rPr>
          <w:t>Figure 5.5: Model Interpretability with LIME</w:t>
        </w:r>
        <w:r>
          <w:rPr>
            <w:webHidden/>
          </w:rPr>
          <w:tab/>
        </w:r>
        <w:r>
          <w:rPr>
            <w:webHidden/>
          </w:rPr>
          <w:fldChar w:fldCharType="begin"/>
        </w:r>
        <w:r>
          <w:rPr>
            <w:webHidden/>
          </w:rPr>
          <w:instrText xml:space="preserve"> PAGEREF _Toc73363668 \h </w:instrText>
        </w:r>
        <w:r>
          <w:rPr>
            <w:webHidden/>
          </w:rPr>
        </w:r>
        <w:r>
          <w:rPr>
            <w:webHidden/>
          </w:rPr>
          <w:fldChar w:fldCharType="separate"/>
        </w:r>
        <w:r>
          <w:rPr>
            <w:webHidden/>
          </w:rPr>
          <w:t>71</w:t>
        </w:r>
        <w:r>
          <w:rPr>
            <w:webHidden/>
          </w:rPr>
          <w:fldChar w:fldCharType="end"/>
        </w:r>
      </w:hyperlink>
    </w:p>
    <w:p w14:paraId="206F1134" w14:textId="69B1D501"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69" w:history="1">
        <w:r w:rsidRPr="00E84F08">
          <w:rPr>
            <w:rStyle w:val="Hyperlink"/>
          </w:rPr>
          <w:t>Figure 5.6 SHAP Feature Importance</w:t>
        </w:r>
        <w:r>
          <w:rPr>
            <w:webHidden/>
          </w:rPr>
          <w:tab/>
        </w:r>
        <w:r>
          <w:rPr>
            <w:webHidden/>
          </w:rPr>
          <w:fldChar w:fldCharType="begin"/>
        </w:r>
        <w:r>
          <w:rPr>
            <w:webHidden/>
          </w:rPr>
          <w:instrText xml:space="preserve"> PAGEREF _Toc73363669 \h </w:instrText>
        </w:r>
        <w:r>
          <w:rPr>
            <w:webHidden/>
          </w:rPr>
        </w:r>
        <w:r>
          <w:rPr>
            <w:webHidden/>
          </w:rPr>
          <w:fldChar w:fldCharType="separate"/>
        </w:r>
        <w:r>
          <w:rPr>
            <w:webHidden/>
          </w:rPr>
          <w:t>72</w:t>
        </w:r>
        <w:r>
          <w:rPr>
            <w:webHidden/>
          </w:rPr>
          <w:fldChar w:fldCharType="end"/>
        </w:r>
      </w:hyperlink>
    </w:p>
    <w:p w14:paraId="5FF3B448" w14:textId="5D90D8EF"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70" w:history="1">
        <w:r w:rsidRPr="00E84F08">
          <w:rPr>
            <w:rStyle w:val="Hyperlink"/>
          </w:rPr>
          <w:t>Figure 5.7: Clustering SHAP Values by explanation similarity</w:t>
        </w:r>
        <w:r>
          <w:rPr>
            <w:webHidden/>
          </w:rPr>
          <w:tab/>
        </w:r>
        <w:r>
          <w:rPr>
            <w:webHidden/>
          </w:rPr>
          <w:fldChar w:fldCharType="begin"/>
        </w:r>
        <w:r>
          <w:rPr>
            <w:webHidden/>
          </w:rPr>
          <w:instrText xml:space="preserve"> PAGEREF _Toc73363670 \h </w:instrText>
        </w:r>
        <w:r>
          <w:rPr>
            <w:webHidden/>
          </w:rPr>
        </w:r>
        <w:r>
          <w:rPr>
            <w:webHidden/>
          </w:rPr>
          <w:fldChar w:fldCharType="separate"/>
        </w:r>
        <w:r>
          <w:rPr>
            <w:webHidden/>
          </w:rPr>
          <w:t>73</w:t>
        </w:r>
        <w:r>
          <w:rPr>
            <w:webHidden/>
          </w:rPr>
          <w:fldChar w:fldCharType="end"/>
        </w:r>
      </w:hyperlink>
    </w:p>
    <w:p w14:paraId="2358176F" w14:textId="4806B1F4" w:rsidR="001B10EE" w:rsidRDefault="001B10EE">
      <w:pPr>
        <w:pStyle w:val="TableofFigures"/>
        <w:tabs>
          <w:tab w:val="right" w:leader="dot" w:pos="9393"/>
        </w:tabs>
        <w:rPr>
          <w:rFonts w:asciiTheme="minorHAnsi" w:eastAsiaTheme="minorEastAsia" w:hAnsiTheme="minorHAnsi" w:cstheme="minorBidi"/>
          <w:color w:val="auto"/>
          <w:sz w:val="22"/>
          <w:szCs w:val="22"/>
          <w:lang w:val="en-US"/>
        </w:rPr>
      </w:pPr>
      <w:hyperlink w:anchor="_Toc73363671" w:history="1">
        <w:r w:rsidRPr="00E84F08">
          <w:rPr>
            <w:rStyle w:val="Hyperlink"/>
          </w:rPr>
          <w:t>Figure 5.8: SHAP value (impact on model output)</w:t>
        </w:r>
        <w:r>
          <w:rPr>
            <w:webHidden/>
          </w:rPr>
          <w:tab/>
        </w:r>
        <w:r>
          <w:rPr>
            <w:webHidden/>
          </w:rPr>
          <w:fldChar w:fldCharType="begin"/>
        </w:r>
        <w:r>
          <w:rPr>
            <w:webHidden/>
          </w:rPr>
          <w:instrText xml:space="preserve"> PAGEREF _Toc73363671 \h </w:instrText>
        </w:r>
        <w:r>
          <w:rPr>
            <w:webHidden/>
          </w:rPr>
        </w:r>
        <w:r>
          <w:rPr>
            <w:webHidden/>
          </w:rPr>
          <w:fldChar w:fldCharType="separate"/>
        </w:r>
        <w:r>
          <w:rPr>
            <w:webHidden/>
          </w:rPr>
          <w:t>74</w:t>
        </w:r>
        <w:r>
          <w:rPr>
            <w:webHidden/>
          </w:rPr>
          <w:fldChar w:fldCharType="end"/>
        </w:r>
      </w:hyperlink>
    </w:p>
    <w:p w14:paraId="6B4189EA" w14:textId="7340D498"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333749"/>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2D0ECF">
        <w:trPr>
          <w:trHeight w:val="786"/>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333750"/>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6F6375E6"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0" w:name="_Toc73333751"/>
      <w:r w:rsidRPr="00610B12">
        <w:t xml:space="preserve">1.1 </w:t>
      </w:r>
      <w:r w:rsidR="0021550A" w:rsidRPr="00610B12">
        <w:t>Background of the Study</w:t>
      </w:r>
      <w:bookmarkEnd w:id="20"/>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333752"/>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325369AB" w:rsidR="009550DF" w:rsidRPr="00610B12" w:rsidRDefault="00661EC7" w:rsidP="00517E79">
      <w:r w:rsidRPr="00610B12">
        <w:t>The ability to retain customers showcases the company</w:t>
      </w:r>
      <w:r w:rsidR="00C235BC" w:rsidRPr="00610B12">
        <w:t>'</w:t>
      </w:r>
      <w:r w:rsidRPr="00610B12">
        <w:t xml:space="preserve">s ability to run the business. </w:t>
      </w:r>
      <w:r w:rsidR="00943B34">
        <w:t>In</w:t>
      </w:r>
      <w:r w:rsidRPr="00610B12">
        <w:t xml:space="preserve"> the digital age, where everything is online, any business needs to </w:t>
      </w:r>
      <w:r w:rsidR="00B10F03">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 xml:space="preserve">Churn can occur due to various reasons and can be broadly classified </w:t>
      </w:r>
      <w:r w:rsidR="002D47CC">
        <w:t>as</w:t>
      </w:r>
      <w:r w:rsidR="002C0753" w:rsidRPr="00610B12">
        <w:t xml:space="preserve">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333753"/>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333754"/>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1412DBAE" w:rsidR="008C5EE6" w:rsidRPr="00610B12" w:rsidRDefault="00776D98" w:rsidP="00324EF1">
      <w:pPr>
        <w:pStyle w:val="Caption"/>
        <w:jc w:val="center"/>
      </w:pPr>
      <w:bookmarkStart w:id="26" w:name="_Toc73363642"/>
      <w:r w:rsidRPr="00610B12">
        <w:t xml:space="preserve">Figure </w:t>
      </w:r>
      <w:r w:rsidR="00C9564B">
        <w:fldChar w:fldCharType="begin"/>
      </w:r>
      <w:r w:rsidR="00C9564B">
        <w:instrText xml:space="preserve"> STYLEREF 1 \s </w:instrText>
      </w:r>
      <w:r w:rsidR="00C9564B">
        <w:fldChar w:fldCharType="separate"/>
      </w:r>
      <w:r w:rsidR="00C9564B">
        <w:t>1</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w:t>
      </w:r>
      <w:r w:rsidR="00C9564B">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333755"/>
      <w:r w:rsidRPr="00610B12">
        <w:lastRenderedPageBreak/>
        <w:t>1.</w:t>
      </w:r>
      <w:r w:rsidR="005B28AA" w:rsidRPr="00610B12">
        <w:t>3</w:t>
      </w:r>
      <w:r w:rsidRPr="00610B12">
        <w:t xml:space="preserve"> Problem Statement</w:t>
      </w:r>
      <w:bookmarkEnd w:id="27"/>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333756"/>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333757"/>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333758"/>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1" w:name="_Toc73333759"/>
      <w:r w:rsidRPr="00610B12">
        <w:lastRenderedPageBreak/>
        <w:t>1.</w:t>
      </w:r>
      <w:r w:rsidR="005B28AA" w:rsidRPr="00610B12">
        <w:t>8</w:t>
      </w:r>
      <w:r w:rsidRPr="00610B12">
        <w:t xml:space="preserve"> Structure of Study</w:t>
      </w:r>
      <w:bookmarkEnd w:id="31"/>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067C5CD3"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w:t>
      </w:r>
      <w:r w:rsidR="00C12055">
        <w:t>-</w:t>
      </w:r>
      <w:r w:rsidR="00196E6C" w:rsidRPr="00610B12">
        <w:t>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2" w:name="_Toc73333760"/>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2"/>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39F9334C" w:rsidR="00B93E7C" w:rsidRPr="00610B12" w:rsidRDefault="00B93E7C" w:rsidP="005B0419">
      <w:pPr>
        <w:pStyle w:val="Caption"/>
        <w:jc w:val="center"/>
      </w:pPr>
      <w:bookmarkStart w:id="33" w:name="_Toc73363643"/>
      <w:r w:rsidRPr="00610B12">
        <w:t xml:space="preserve">Figure </w:t>
      </w:r>
      <w:r w:rsidR="00C9564B">
        <w:fldChar w:fldCharType="begin"/>
      </w:r>
      <w:r w:rsidR="00C9564B">
        <w:instrText xml:space="preserve"> STYLEREF 1 \s </w:instrText>
      </w:r>
      <w:r w:rsidR="00C9564B">
        <w:fldChar w:fldCharType="separate"/>
      </w:r>
      <w:r w:rsidR="00C9564B">
        <w:t>2</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w:t>
      </w:r>
      <w:r w:rsidR="00C9564B">
        <w:fldChar w:fldCharType="end"/>
      </w:r>
      <w:r w:rsidRPr="00610B12">
        <w:t>: Types of Churners (Saraswat, S. &amp; Tiwari, 2018)</w:t>
      </w:r>
      <w:bookmarkEnd w:id="33"/>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4" w:name="_Toc73333761"/>
      <w:r w:rsidRPr="00610B12">
        <w:t>2.1 Introduction</w:t>
      </w:r>
      <w:bookmarkEnd w:id="34"/>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6C01CDB6" w:rsidR="00C6203E" w:rsidRPr="00610B12" w:rsidRDefault="00060B19" w:rsidP="00517E79">
      <w:pPr>
        <w:pStyle w:val="BodyText"/>
      </w:pPr>
      <w:r>
        <w:lastRenderedPageBreak/>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w:t>
      </w:r>
      <w:r w:rsidR="00C12055">
        <w:t>-</w:t>
      </w:r>
      <w:r w:rsidR="007755C7">
        <w:t>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C3DAEC3"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w:t>
      </w:r>
      <w:r w:rsidR="00C12055">
        <w:t>-</w:t>
      </w:r>
      <w:r w:rsidR="00F64DD0" w:rsidRPr="00610B12">
        <w:t>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r w:rsidR="00F0409F">
        <w:t xml:space="preserve"> In the upcoming sections, the impact of analytics on the telecom industry will be discussed. </w:t>
      </w:r>
    </w:p>
    <w:p w14:paraId="2E5A3476" w14:textId="7608B109" w:rsidR="00D5379A" w:rsidRPr="00610B12" w:rsidRDefault="00D5379A" w:rsidP="00261525">
      <w:pPr>
        <w:pStyle w:val="Heading2"/>
      </w:pPr>
      <w:bookmarkStart w:id="35" w:name="_Toc73333762"/>
      <w:r w:rsidRPr="00610B12">
        <w:t>2.2 Data Analytics in the Telecom Industry</w:t>
      </w:r>
      <w:bookmarkEnd w:id="35"/>
    </w:p>
    <w:p w14:paraId="332B88BC" w14:textId="62149E68" w:rsidR="00405034" w:rsidRDefault="00DF26F5" w:rsidP="000731F3">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r w:rsidR="00405034">
        <w:br w:type="page"/>
      </w:r>
    </w:p>
    <w:p w14:paraId="0A316990" w14:textId="42904172"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6" w:name="_Toc73333763"/>
      <w:r w:rsidRPr="00610B12">
        <w:t xml:space="preserve">2.3 </w:t>
      </w:r>
      <w:r w:rsidR="009A54FD" w:rsidRPr="00610B12">
        <w:t>Customer Attrition in the Telecom Industry</w:t>
      </w:r>
      <w:bookmarkEnd w:id="36"/>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7" w:name="_Toc73333764"/>
      <w:r w:rsidRPr="00610B12">
        <w:lastRenderedPageBreak/>
        <w:t>2.4 Predictive Modelling in Customer Churn Analysis</w:t>
      </w:r>
      <w:bookmarkEnd w:id="37"/>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05663B32"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Methods for pre</w:t>
      </w:r>
      <w:r w:rsidR="00C12055">
        <w:t>-</w:t>
      </w:r>
      <w:r w:rsidRPr="00610B12">
        <w:t xml:space="preserv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8" w:name="_Toc73333765"/>
      <w:r w:rsidRPr="00610B12">
        <w:lastRenderedPageBreak/>
        <w:t>2.5 Visual Analytics in Telecom</w:t>
      </w:r>
      <w:bookmarkEnd w:id="38"/>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321F3006" w:rsidR="0025241E" w:rsidRPr="00610B12" w:rsidRDefault="00874EA6" w:rsidP="00954D9B">
      <w:pPr>
        <w:pStyle w:val="Caption"/>
        <w:jc w:val="center"/>
      </w:pPr>
      <w:bookmarkStart w:id="39" w:name="_Toc73363644"/>
      <w:r w:rsidRPr="00610B12">
        <w:t xml:space="preserve">Figure </w:t>
      </w:r>
      <w:r w:rsidR="00C9564B">
        <w:fldChar w:fldCharType="begin"/>
      </w:r>
      <w:r w:rsidR="00C9564B">
        <w:instrText xml:space="preserve"> STYLEREF 1 \s </w:instrText>
      </w:r>
      <w:r w:rsidR="00C9564B">
        <w:fldChar w:fldCharType="separate"/>
      </w:r>
      <w:r w:rsidR="00C9564B">
        <w:t>2</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2</w:t>
      </w:r>
      <w:r w:rsidR="00C9564B">
        <w:fldChar w:fldCharType="end"/>
      </w:r>
      <w:r w:rsidRPr="00610B12">
        <w:t>: Visual Data Exploration</w:t>
      </w:r>
      <w:bookmarkEnd w:id="39"/>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0" w:name="_Toc73333766"/>
      <w:r w:rsidRPr="00610B12">
        <w:lastRenderedPageBreak/>
        <w:t>2.6 Related Research Publications</w:t>
      </w:r>
      <w:bookmarkEnd w:id="40"/>
    </w:p>
    <w:p w14:paraId="5A2BDFC1" w14:textId="3DF9A429"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w:t>
      </w:r>
      <w:r w:rsidR="00C12055">
        <w:t>-</w:t>
      </w:r>
      <w:r w:rsidRPr="00610B12">
        <w:t xml:space="preserv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1" w:name="_Toc73333767"/>
      <w:r w:rsidRPr="00610B12">
        <w:t>2.6.1 Feature Engineering for Telecom Datasets</w:t>
      </w:r>
      <w:bookmarkEnd w:id="41"/>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2" w:name="_Toc73333768"/>
      <w:r w:rsidRPr="00610B12">
        <w:t>2.6.2 Handling Class Imbalance in Machine Learning</w:t>
      </w:r>
      <w:bookmarkEnd w:id="42"/>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3" w:name="_Toc73333769"/>
      <w:r w:rsidRPr="00610B12">
        <w:lastRenderedPageBreak/>
        <w:t>2.6.3 Implementation of a predictive framework</w:t>
      </w:r>
      <w:bookmarkEnd w:id="43"/>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4" w:name="_Toc73333770"/>
      <w:r w:rsidRPr="00610B12">
        <w:t>2.6.4 Reviews of Evaluation Metrics for Classification</w:t>
      </w:r>
      <w:bookmarkEnd w:id="44"/>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6C7B7FB6" w14:textId="5761B3C8" w:rsidR="00275038" w:rsidRPr="00610B12" w:rsidRDefault="005074DE" w:rsidP="00081896">
      <w:pPr>
        <w:pStyle w:val="ImageFont"/>
        <w:jc w:val="both"/>
      </w:pPr>
      <w:r>
        <w:lastRenderedPageBreak/>
        <w:t>The</w:t>
      </w:r>
      <w:r w:rsidR="00A66DE4" w:rsidRPr="00610B12">
        <w:t xml:space="preserve">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71BFDD24" w14:textId="49E148B9" w:rsidR="00EB2872" w:rsidRPr="00610B12" w:rsidRDefault="00EB2872" w:rsidP="00EB2872">
      <w:pPr>
        <w:pStyle w:val="Caption"/>
        <w:jc w:val="center"/>
      </w:pPr>
      <w:bookmarkStart w:id="45" w:name="_Toc73363645"/>
      <w:r w:rsidRPr="00610B12">
        <w:t xml:space="preserve">Figure </w:t>
      </w:r>
      <w:r w:rsidR="00C9564B">
        <w:fldChar w:fldCharType="begin"/>
      </w:r>
      <w:r w:rsidR="00C9564B">
        <w:instrText xml:space="preserve"> STYLEREF 1 \s </w:instrText>
      </w:r>
      <w:r w:rsidR="00C9564B">
        <w:fldChar w:fldCharType="separate"/>
      </w:r>
      <w:r w:rsidR="00C9564B">
        <w:t>2</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3</w:t>
      </w:r>
      <w:r w:rsidR="00C9564B">
        <w:fldChar w:fldCharType="end"/>
      </w:r>
      <w:r w:rsidRPr="00610B12">
        <w:t>: Visual Represen</w:t>
      </w:r>
      <w:r w:rsidR="006B4FAE" w:rsidRPr="00610B12">
        <w:t>t</w:t>
      </w:r>
      <w:r w:rsidRPr="00610B12">
        <w:t>ation of Error Rate</w:t>
      </w:r>
      <w:bookmarkEnd w:id="45"/>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6" w:name="_Toc73333771"/>
      <w:r w:rsidRPr="00610B12">
        <w:t>2.6.5 Summary of Literature Review</w:t>
      </w:r>
      <w:bookmarkEnd w:id="46"/>
    </w:p>
    <w:p w14:paraId="03802900" w14:textId="3E99D651"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996F06">
        <w:t>s</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7" w:name="_Toc73333772"/>
      <w:r w:rsidRPr="00610B12">
        <w:lastRenderedPageBreak/>
        <w:t>2.7 Discussion</w:t>
      </w:r>
      <w:bookmarkEnd w:id="47"/>
    </w:p>
    <w:p w14:paraId="78D1D63B" w14:textId="726DE22D"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w:t>
      </w:r>
      <w:r w:rsidR="00A63315">
        <w:t>data mining techniques to selecting the right set of attributes, valuable data pre-processing,</w:t>
      </w:r>
      <w:r w:rsidRPr="00610B12">
        <w:t xml:space="preserve">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51282A5"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17B63281"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w:t>
      </w:r>
      <w:r w:rsidR="00C12055">
        <w:t>-</w:t>
      </w:r>
      <w:r w:rsidR="009118F4" w:rsidRPr="00610B12">
        <w:t>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8" w:name="_Toc73333773"/>
      <w:r w:rsidRPr="00610B12">
        <w:t>2.8 Summary</w:t>
      </w:r>
      <w:bookmarkEnd w:id="48"/>
    </w:p>
    <w:p w14:paraId="3400774C" w14:textId="26C9FAEF" w:rsidR="00D018F2" w:rsidRPr="00610B12" w:rsidRDefault="00A21501" w:rsidP="00517E79">
      <w:pPr>
        <w:pStyle w:val="BodyText"/>
      </w:pPr>
      <w:r w:rsidRPr="00610B12">
        <w:t>A whole host of machine learning models can be used for the use case of solving for the classification of high-risk customers. An excellent approach to try would be to focus on the machine learning approach and the data pre</w:t>
      </w:r>
      <w:r w:rsidR="00C12055">
        <w:t>-</w:t>
      </w:r>
      <w:r w:rsidRPr="00610B12">
        <w:t xml:space="preserv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all of the steps mentioned above of data pre</w:t>
      </w:r>
      <w:r w:rsidR="00C12055">
        <w:t>-</w:t>
      </w:r>
      <w:r w:rsidRPr="00610B12">
        <w:t xml:space="preserv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9" w:name="_Toc73333774"/>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9"/>
    </w:p>
    <w:p w14:paraId="676D10BD" w14:textId="2DAC6570"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w:t>
      </w:r>
      <w:r w:rsidR="00C12055">
        <w:t>-</w:t>
      </w:r>
      <w:r w:rsidR="00C235BC" w:rsidRPr="00610B12">
        <w:t>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0" w:name="_Toc73333775"/>
      <w:r w:rsidRPr="00610B12">
        <w:t>3.1 Introduction</w:t>
      </w:r>
      <w:bookmarkEnd w:id="50"/>
    </w:p>
    <w:p w14:paraId="3767BBA7" w14:textId="49BC3F85"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w:t>
      </w:r>
      <w:r w:rsidR="00C12055">
        <w:t>-</w:t>
      </w:r>
      <w:r w:rsidR="000B2279" w:rsidRPr="00610B12">
        <w:t>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1" w:name="_Toc73333776"/>
      <w:r w:rsidRPr="00610B12">
        <w:t>3.1.1 Business Understanding</w:t>
      </w:r>
      <w:bookmarkEnd w:id="51"/>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2" w:name="_Toc73333777"/>
      <w:r w:rsidRPr="00610B12">
        <w:t xml:space="preserve">3.1.2 Data </w:t>
      </w:r>
      <w:r w:rsidR="00C72804" w:rsidRPr="00610B12">
        <w:t>Understanding</w:t>
      </w:r>
      <w:bookmarkEnd w:id="52"/>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3" w:name="_Toc73333778"/>
      <w:r w:rsidRPr="00610B12">
        <w:lastRenderedPageBreak/>
        <w:t>3.2 Research Methodology</w:t>
      </w:r>
      <w:bookmarkEnd w:id="53"/>
    </w:p>
    <w:p w14:paraId="4A692E27" w14:textId="79C38F29"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pre</w:t>
      </w:r>
      <w:r w:rsidR="00C12055">
        <w:t>-</w:t>
      </w:r>
      <w:r w:rsidRPr="00610B12">
        <w:t>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4" w:name="_Toc73333779"/>
      <w:r w:rsidRPr="00610B12">
        <w:t>3.2.1 Data Selection</w:t>
      </w:r>
      <w:bookmarkEnd w:id="54"/>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5" w:name="_Toc73333780"/>
      <w:r w:rsidRPr="00610B12">
        <w:lastRenderedPageBreak/>
        <w:t>3.2.2 Data Pre</w:t>
      </w:r>
      <w:r w:rsidR="006B0380" w:rsidRPr="00610B12">
        <w:t>p</w:t>
      </w:r>
      <w:r w:rsidRPr="00610B12">
        <w:t>rocessing</w:t>
      </w:r>
      <w:bookmarkEnd w:id="55"/>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6" w:name="_Toc73333781"/>
      <w:r w:rsidRPr="00610B12">
        <w:t>3.2.3 Data Transformation</w:t>
      </w:r>
      <w:bookmarkEnd w:id="56"/>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7" w:name="_Toc73333782"/>
      <w:r w:rsidRPr="00610B12">
        <w:t>3.2.4 Data Visualization</w:t>
      </w:r>
      <w:bookmarkEnd w:id="57"/>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8" w:name="_Toc73333783"/>
      <w:r w:rsidRPr="00610B12">
        <w:t xml:space="preserve">3.2.5 </w:t>
      </w:r>
      <w:r w:rsidR="00D66650" w:rsidRPr="00610B12">
        <w:t>Class Balancing</w:t>
      </w:r>
      <w:bookmarkEnd w:id="58"/>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59" w:name="_Toc73333784"/>
      <w:r w:rsidRPr="00610B12">
        <w:lastRenderedPageBreak/>
        <w:t>3.2.</w:t>
      </w:r>
      <w:r w:rsidR="00042201" w:rsidRPr="00610B12">
        <w:t>6</w:t>
      </w:r>
      <w:r w:rsidRPr="00610B12">
        <w:t xml:space="preserve"> Model Building</w:t>
      </w:r>
      <w:bookmarkEnd w:id="59"/>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0" w:name="_Toc61885879"/>
      <w:r w:rsidRPr="00610B12">
        <w:t>3.2.6.1</w:t>
      </w:r>
      <w:r w:rsidR="00126638" w:rsidRPr="00610B12">
        <w:t xml:space="preserve"> Model Selection Techniques</w:t>
      </w:r>
      <w:bookmarkEnd w:id="60"/>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1" w:name="_Toc61885880"/>
      <w:r w:rsidRPr="00610B12">
        <w:t>3.2.6.2</w:t>
      </w:r>
      <w:r w:rsidR="00126638" w:rsidRPr="00610B12">
        <w:t xml:space="preserve"> Test Designing</w:t>
      </w:r>
      <w:bookmarkEnd w:id="61"/>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2"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2"/>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3" w:name="_7.4.4_Model_Assessment"/>
      <w:bookmarkStart w:id="64" w:name="_Toc61885882"/>
      <w:bookmarkEnd w:id="63"/>
      <w:r w:rsidRPr="00610B12">
        <w:t>3.2.6.4</w:t>
      </w:r>
      <w:r w:rsidR="00126638" w:rsidRPr="00610B12">
        <w:t xml:space="preserve"> Model Assessment</w:t>
      </w:r>
      <w:bookmarkEnd w:id="64"/>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0C813DB1" w:rsidR="003346CB" w:rsidRPr="00610B12" w:rsidRDefault="00403A24" w:rsidP="00403A24">
      <w:pPr>
        <w:pStyle w:val="Caption"/>
        <w:jc w:val="center"/>
      </w:pPr>
      <w:bookmarkStart w:id="65" w:name="_Toc73363646"/>
      <w:r w:rsidRPr="00610B12">
        <w:t xml:space="preserve">Figure </w:t>
      </w:r>
      <w:r w:rsidR="00C9564B">
        <w:fldChar w:fldCharType="begin"/>
      </w:r>
      <w:r w:rsidR="00C9564B">
        <w:instrText xml:space="preserve"> STYLEREF 1 \s </w:instrText>
      </w:r>
      <w:r w:rsidR="00C9564B">
        <w:fldChar w:fldCharType="separate"/>
      </w:r>
      <w:r w:rsidR="00C9564B">
        <w:t>3</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w:t>
      </w:r>
      <w:r w:rsidR="00C9564B">
        <w:fldChar w:fldCharType="end"/>
      </w:r>
      <w:r w:rsidR="006917A8" w:rsidRPr="00610B12">
        <w:t>: Model Building Process</w:t>
      </w:r>
      <w:bookmarkEnd w:id="65"/>
      <w:r w:rsidR="006917A8" w:rsidRPr="00610B12">
        <w:t xml:space="preserve"> </w:t>
      </w:r>
      <w:r w:rsidR="003346CB" w:rsidRPr="00610B12">
        <w:br w:type="page"/>
      </w:r>
    </w:p>
    <w:p w14:paraId="5B0970B3" w14:textId="77777777" w:rsidR="00C87E23" w:rsidRPr="00610B12" w:rsidRDefault="00C87E23" w:rsidP="00C87E23">
      <w:pPr>
        <w:pStyle w:val="Heading3"/>
      </w:pPr>
      <w:bookmarkStart w:id="66" w:name="_Toc73333785"/>
      <w:bookmarkStart w:id="67" w:name="_Toc61885884"/>
      <w:r w:rsidRPr="00610B12">
        <w:lastRenderedPageBreak/>
        <w:t>3.2.7 Model Evaluation</w:t>
      </w:r>
      <w:bookmarkEnd w:id="66"/>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7"/>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8" w:name="_7.5.2_Process_Review"/>
      <w:bookmarkStart w:id="69" w:name="_Toc61885885"/>
      <w:bookmarkEnd w:id="68"/>
      <w:r w:rsidRPr="00610B12">
        <w:t>3.2.7</w:t>
      </w:r>
      <w:r w:rsidR="00BA64BA" w:rsidRPr="00610B12">
        <w:t>.2 Process Review</w:t>
      </w:r>
      <w:bookmarkEnd w:id="69"/>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0" w:name="_Toc61885887"/>
      <w:bookmarkStart w:id="71" w:name="_Toc73333786"/>
      <w:r w:rsidRPr="00610B12">
        <w:lastRenderedPageBreak/>
        <w:t>3.</w:t>
      </w:r>
      <w:r w:rsidR="0054317C" w:rsidRPr="00610B12">
        <w:t>2.8</w:t>
      </w:r>
      <w:r w:rsidR="00BA64BA" w:rsidRPr="00610B12">
        <w:t xml:space="preserve"> Model </w:t>
      </w:r>
      <w:bookmarkEnd w:id="70"/>
      <w:r w:rsidR="003741B3" w:rsidRPr="00610B12">
        <w:t>Review</w:t>
      </w:r>
      <w:bookmarkEnd w:id="71"/>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2" w:name="_Toc73333787"/>
      <w:r w:rsidRPr="00610B12">
        <w:lastRenderedPageBreak/>
        <w:t xml:space="preserve">3.3 </w:t>
      </w:r>
      <w:r w:rsidR="00C70B9D" w:rsidRPr="00610B12">
        <w:t>Summary</w:t>
      </w:r>
      <w:bookmarkEnd w:id="72"/>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3" w:name="_Toc73333788"/>
      <w:r w:rsidRPr="00610B12">
        <w:lastRenderedPageBreak/>
        <w:t>CHAPTER 4: ANALYSIS</w:t>
      </w:r>
      <w:bookmarkEnd w:id="73"/>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4" w:name="_Toc73333789"/>
      <w:r w:rsidRPr="00610B12">
        <w:t>4.1 Introduction</w:t>
      </w:r>
      <w:bookmarkEnd w:id="74"/>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5" w:name="_Toc73333790"/>
      <w:r w:rsidRPr="00610B12">
        <w:t>4.2 Dataset Description</w:t>
      </w:r>
      <w:bookmarkEnd w:id="75"/>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6" w:name="_Toc73333791"/>
      <w:r w:rsidRPr="00610B12">
        <w:t xml:space="preserve">4.3 </w:t>
      </w:r>
      <w:r w:rsidR="002B204C" w:rsidRPr="00610B12">
        <w:t>Exploratory Data Analysis</w:t>
      </w:r>
      <w:bookmarkEnd w:id="76"/>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7" w:name="_Toc73333792"/>
      <w:r w:rsidRPr="00610B12">
        <w:lastRenderedPageBreak/>
        <w:t xml:space="preserve">4.3.1 </w:t>
      </w:r>
      <w:r w:rsidR="001A7D12" w:rsidRPr="00610B12">
        <w:t>Distribution</w:t>
      </w:r>
      <w:r w:rsidRPr="00610B12">
        <w:t xml:space="preserve"> of Variables</w:t>
      </w:r>
      <w:bookmarkEnd w:id="77"/>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5634CD4F" w:rsidR="006832AA" w:rsidRPr="00610B12" w:rsidRDefault="003338DF" w:rsidP="003338DF">
      <w:pPr>
        <w:pStyle w:val="Caption"/>
        <w:jc w:val="center"/>
      </w:pPr>
      <w:bookmarkStart w:id="78" w:name="_Toc73363647"/>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w:t>
      </w:r>
      <w:r w:rsidR="00C9564B">
        <w:fldChar w:fldCharType="end"/>
      </w:r>
      <w:r w:rsidRPr="00610B12">
        <w:t>: Distribution of variables (by percentage)</w:t>
      </w:r>
      <w:bookmarkEnd w:id="78"/>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79" w:name="_Toc73333793"/>
      <w:r w:rsidRPr="00610B12">
        <w:t xml:space="preserve">4.3.2 </w:t>
      </w:r>
      <w:r w:rsidR="000C0C3B" w:rsidRPr="00610B12">
        <w:t>Missing Values Analysis</w:t>
      </w:r>
      <w:bookmarkEnd w:id="79"/>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4266" cy="732439"/>
                    </a:xfrm>
                    <a:prstGeom prst="rect">
                      <a:avLst/>
                    </a:prstGeom>
                  </pic:spPr>
                </pic:pic>
              </a:graphicData>
            </a:graphic>
          </wp:inline>
        </w:drawing>
      </w:r>
      <w:r w:rsidRPr="00610B12">
        <w:t xml:space="preserve"> </w:t>
      </w:r>
    </w:p>
    <w:p w14:paraId="4BC5061A" w14:textId="1CCD3E2D" w:rsidR="00C651EC" w:rsidRPr="00610B12" w:rsidRDefault="00C651EC" w:rsidP="00C651EC">
      <w:pPr>
        <w:pStyle w:val="Caption"/>
        <w:jc w:val="center"/>
      </w:pPr>
      <w:bookmarkStart w:id="80" w:name="_Toc73363648"/>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2</w:t>
      </w:r>
      <w:r w:rsidR="00C9564B">
        <w:fldChar w:fldCharType="end"/>
      </w:r>
      <w:r w:rsidRPr="00610B12">
        <w:t xml:space="preserve">: </w:t>
      </w:r>
      <w:r w:rsidR="009A7C55" w:rsidRPr="00610B12">
        <w:t xml:space="preserve">No missing values - </w:t>
      </w:r>
      <w:r w:rsidRPr="00610B12">
        <w:t>Nullity by column for IBM Teleco Data</w:t>
      </w:r>
      <w:bookmarkEnd w:id="80"/>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1" w:name="_Toc73333794"/>
      <w:r w:rsidRPr="00610B12">
        <w:t xml:space="preserve">4.3.3 </w:t>
      </w:r>
      <w:r w:rsidR="00295819" w:rsidRPr="00610B12">
        <w:t>Outlier Analysis</w:t>
      </w:r>
      <w:bookmarkEnd w:id="81"/>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84C0B2C" w:rsidR="006E10A0" w:rsidRPr="00610B12" w:rsidRDefault="006E10A0" w:rsidP="00856846">
      <w:pPr>
        <w:pStyle w:val="Caption"/>
        <w:jc w:val="center"/>
      </w:pPr>
      <w:bookmarkStart w:id="82" w:name="_Toc73363649"/>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3</w:t>
      </w:r>
      <w:r w:rsidR="00C9564B">
        <w:fldChar w:fldCharType="end"/>
      </w:r>
      <w:r w:rsidR="00FC55D3" w:rsidRPr="00610B12">
        <w:t xml:space="preserve"> Boxplots of Churn versus Total Charges and Churn versus Monthly Charges</w:t>
      </w:r>
      <w:bookmarkEnd w:id="82"/>
    </w:p>
    <w:p w14:paraId="767F16C9" w14:textId="610F717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r w:rsidR="002D79DC">
        <w:rPr>
          <w:i w:val="0"/>
        </w:rPr>
        <w:t xml:space="preserve"> Cus</w:t>
      </w:r>
      <w:r w:rsidR="005D2B9F">
        <w:rPr>
          <w:i w:val="0"/>
        </w:rPr>
        <w:t>tom</w:t>
      </w:r>
      <w:r w:rsidR="002D79DC">
        <w:rPr>
          <w:i w:val="0"/>
        </w:rPr>
        <w:t>ers that churn tend to have a higher median monthly charge around 80, which indicates that high</w:t>
      </w:r>
      <w:r w:rsidR="005D2B9F">
        <w:rPr>
          <w:i w:val="0"/>
        </w:rPr>
        <w:t>-</w:t>
      </w:r>
      <w:r w:rsidR="002D79DC">
        <w:rPr>
          <w:i w:val="0"/>
        </w:rPr>
        <w:t>value customers with a high monthly bill are at a higher risk of churn.</w:t>
      </w: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6F2AE096" w:rsidR="007E4634" w:rsidRPr="00610B12" w:rsidRDefault="00052DBC" w:rsidP="00BC1778">
      <w:pPr>
        <w:pStyle w:val="Caption"/>
        <w:jc w:val="center"/>
      </w:pPr>
      <w:bookmarkStart w:id="83" w:name="_Ref72462276"/>
      <w:bookmarkStart w:id="84" w:name="_Toc73363650"/>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4</w:t>
      </w:r>
      <w:r w:rsidR="00C9564B">
        <w:fldChar w:fldCharType="end"/>
      </w:r>
      <w:r w:rsidRPr="00610B12">
        <w:t xml:space="preserve"> Scatter plot of Monthly Charges versus Total Charges</w:t>
      </w:r>
      <w:bookmarkEnd w:id="83"/>
      <w:bookmarkEnd w:id="84"/>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5" w:name="_Toc73333795"/>
      <w:r w:rsidRPr="00610B12">
        <w:t>4.3.</w:t>
      </w:r>
      <w:r w:rsidR="0013523C" w:rsidRPr="00610B12">
        <w:t>4</w:t>
      </w:r>
      <w:r w:rsidRPr="00610B12">
        <w:t xml:space="preserve"> Univariate Analysis</w:t>
      </w:r>
      <w:bookmarkEnd w:id="85"/>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7FF53F25" w:rsidR="004A26FF" w:rsidRPr="00610B12" w:rsidRDefault="004A26FF" w:rsidP="004A26FF">
      <w:pPr>
        <w:pStyle w:val="Caption"/>
        <w:jc w:val="center"/>
      </w:pPr>
      <w:bookmarkStart w:id="86" w:name="_Toc73363651"/>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5</w:t>
      </w:r>
      <w:r w:rsidR="00C9564B">
        <w:fldChar w:fldCharType="end"/>
      </w:r>
      <w:r w:rsidRPr="00610B12">
        <w:t>: Univariate Analysis of numerical features of IBM Teleco Data</w:t>
      </w:r>
      <w:bookmarkEnd w:id="86"/>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7" w:name="_Toc73333796"/>
      <w:r w:rsidRPr="00610B12">
        <w:t>4.3.</w:t>
      </w:r>
      <w:r w:rsidR="003877F4" w:rsidRPr="00610B12">
        <w:t>5</w:t>
      </w:r>
      <w:r w:rsidRPr="00610B12">
        <w:t xml:space="preserve"> </w:t>
      </w:r>
      <w:r w:rsidR="001D6927" w:rsidRPr="00610B12">
        <w:t>Relation with Target Variable</w:t>
      </w:r>
      <w:bookmarkEnd w:id="87"/>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085079A9" w:rsidR="00AD799F" w:rsidRPr="00610B12" w:rsidRDefault="00AD799F" w:rsidP="00AD799F">
      <w:pPr>
        <w:pStyle w:val="Caption"/>
        <w:jc w:val="center"/>
        <w:rPr>
          <w:rFonts w:eastAsiaTheme="majorEastAsia"/>
          <w:b/>
          <w:bCs/>
          <w:color w:val="345A8A" w:themeColor="accent1" w:themeShade="B5"/>
          <w:sz w:val="40"/>
          <w:szCs w:val="32"/>
        </w:rPr>
      </w:pPr>
      <w:bookmarkStart w:id="88" w:name="_Toc73363652"/>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6</w:t>
      </w:r>
      <w:r w:rsidR="00C9564B">
        <w:fldChar w:fldCharType="end"/>
      </w:r>
      <w:r w:rsidRPr="00610B12">
        <w:t xml:space="preserve">: </w:t>
      </w:r>
      <w:r w:rsidR="00325080">
        <w:t>Churn analyzed with Internet, Streaming and Contract</w:t>
      </w:r>
      <w:bookmarkEnd w:id="88"/>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7B6E166E" w:rsidR="003B7DD3" w:rsidRPr="00610B12" w:rsidRDefault="009431DA" w:rsidP="00125374">
      <w:pPr>
        <w:pStyle w:val="Caption"/>
        <w:jc w:val="center"/>
      </w:pPr>
      <w:bookmarkStart w:id="89" w:name="_Toc73363653"/>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7</w:t>
      </w:r>
      <w:r w:rsidR="00C9564B">
        <w:fldChar w:fldCharType="end"/>
      </w:r>
      <w:r w:rsidRPr="00610B12">
        <w:t>: Distribution of Demographic Attributes with respect to Churn</w:t>
      </w:r>
      <w:bookmarkEnd w:id="89"/>
    </w:p>
    <w:p w14:paraId="3A631E62" w14:textId="4928F1E5" w:rsidR="00742E46" w:rsidRPr="00610B12" w:rsidRDefault="00742E46" w:rsidP="00261525">
      <w:pPr>
        <w:pStyle w:val="Heading3"/>
      </w:pPr>
      <w:bookmarkStart w:id="90" w:name="_Toc73333797"/>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0"/>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4391E883" w:rsidR="0088732D" w:rsidRPr="00610B12" w:rsidRDefault="0088732D" w:rsidP="00BA6BFA">
      <w:pPr>
        <w:pStyle w:val="Caption"/>
        <w:jc w:val="center"/>
      </w:pPr>
      <w:bookmarkStart w:id="91" w:name="_Ref72462169"/>
      <w:bookmarkStart w:id="92" w:name="_Toc73363654"/>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8</w:t>
      </w:r>
      <w:r w:rsidR="00C9564B">
        <w:fldChar w:fldCharType="end"/>
      </w:r>
      <w:r w:rsidRPr="00610B12">
        <w:t>: Distribution of all features with respect to Churn</w:t>
      </w:r>
      <w:bookmarkEnd w:id="91"/>
      <w:bookmarkEnd w:id="92"/>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3"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4" w:name="_Toc73333798"/>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3"/>
      <w:bookmarkEnd w:id="94"/>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4118999F" w:rsidR="003920D7" w:rsidRPr="00610B12" w:rsidRDefault="003920D7" w:rsidP="003920D7">
      <w:pPr>
        <w:pStyle w:val="Caption"/>
        <w:jc w:val="center"/>
      </w:pPr>
      <w:bookmarkStart w:id="95" w:name="_Toc73363655"/>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9</w:t>
      </w:r>
      <w:r w:rsidR="00C9564B">
        <w:fldChar w:fldCharType="end"/>
      </w:r>
      <w:r w:rsidRPr="00610B12">
        <w:t>: Correlation between quantitative variables</w:t>
      </w:r>
      <w:bookmarkEnd w:id="95"/>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6F49D03" w:rsidR="00461476" w:rsidRPr="00610B12" w:rsidRDefault="007F0E4B" w:rsidP="00172FD3">
      <w:pPr>
        <w:pStyle w:val="Caption"/>
        <w:jc w:val="center"/>
      </w:pPr>
      <w:bookmarkStart w:id="96" w:name="_Toc73363656"/>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0</w:t>
      </w:r>
      <w:r w:rsidR="00C9564B">
        <w:fldChar w:fldCharType="end"/>
      </w:r>
      <w:r w:rsidRPr="00610B12">
        <w:t>: Correlation between qualitative variables</w:t>
      </w:r>
      <w:bookmarkEnd w:id="96"/>
    </w:p>
    <w:p w14:paraId="3E0EF927" w14:textId="1531A629" w:rsidR="006557D2" w:rsidRPr="00610B12" w:rsidRDefault="006557D2" w:rsidP="00261525">
      <w:pPr>
        <w:pStyle w:val="Heading3"/>
      </w:pPr>
      <w:bookmarkStart w:id="97" w:name="_Toc73333799"/>
      <w:r w:rsidRPr="00610B12">
        <w:t>4.</w:t>
      </w:r>
      <w:r w:rsidR="00BC5E35" w:rsidRPr="00610B12">
        <w:t>3</w:t>
      </w:r>
      <w:r w:rsidRPr="00610B12">
        <w:t>.</w:t>
      </w:r>
      <w:r w:rsidR="00BF383B" w:rsidRPr="00610B12">
        <w:t>8</w:t>
      </w:r>
      <w:r w:rsidRPr="00610B12">
        <w:t xml:space="preserve"> </w:t>
      </w:r>
      <w:r w:rsidR="00246C36" w:rsidRPr="00610B12">
        <w:t>Chi-Square</w:t>
      </w:r>
      <w:bookmarkEnd w:id="97"/>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68B15F58" w:rsidR="00FF66F1" w:rsidRPr="00610B12" w:rsidRDefault="00FF66F1" w:rsidP="002066AF">
      <w:pPr>
        <w:pStyle w:val="Caption"/>
        <w:jc w:val="center"/>
      </w:pPr>
      <w:bookmarkStart w:id="98" w:name="_Toc73363657"/>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1</w:t>
      </w:r>
      <w:r w:rsidR="00C9564B">
        <w:fldChar w:fldCharType="end"/>
      </w:r>
      <w:r w:rsidRPr="00610B12">
        <w:t>: Top 20 features based on chi-squared weights</w:t>
      </w:r>
      <w:bookmarkEnd w:id="98"/>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99" w:name="_Toc73333800"/>
      <w:r w:rsidRPr="00610B12">
        <w:t>4.3.9</w:t>
      </w:r>
      <w:r w:rsidR="00AD209C" w:rsidRPr="00610B12">
        <w:t xml:space="preserve"> ANOVA Test</w:t>
      </w:r>
      <w:bookmarkEnd w:id="99"/>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89923" cy="717265"/>
                    </a:xfrm>
                    <a:prstGeom prst="rect">
                      <a:avLst/>
                    </a:prstGeom>
                  </pic:spPr>
                </pic:pic>
              </a:graphicData>
            </a:graphic>
          </wp:inline>
        </w:drawing>
      </w:r>
    </w:p>
    <w:p w14:paraId="38BEA02E" w14:textId="64444B88" w:rsidR="00317E80" w:rsidRPr="00610B12" w:rsidRDefault="00317E80" w:rsidP="00317E80">
      <w:pPr>
        <w:pStyle w:val="Caption"/>
        <w:jc w:val="center"/>
      </w:pPr>
      <w:bookmarkStart w:id="100" w:name="_Toc73363658"/>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2</w:t>
      </w:r>
      <w:r w:rsidR="00C9564B">
        <w:fldChar w:fldCharType="end"/>
      </w:r>
      <w:r w:rsidRPr="00610B12">
        <w:t>: ANOVA Test to determine significant features</w:t>
      </w:r>
      <w:bookmarkEnd w:id="100"/>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1" w:name="_Toc73333801"/>
      <w:r w:rsidRPr="00610B12">
        <w:t>4.3.10 Probability Distribution</w:t>
      </w:r>
      <w:r w:rsidR="0070208A" w:rsidRPr="00610B12">
        <w:t xml:space="preserve"> using KDE</w:t>
      </w:r>
      <w:bookmarkEnd w:id="101"/>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77592CFF" w:rsidR="00126136" w:rsidRPr="00610B12" w:rsidRDefault="00126136" w:rsidP="00126136">
      <w:pPr>
        <w:pStyle w:val="Caption"/>
        <w:jc w:val="center"/>
      </w:pPr>
      <w:bookmarkStart w:id="102" w:name="_Toc73363659"/>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3</w:t>
      </w:r>
      <w:r w:rsidR="00C9564B">
        <w:fldChar w:fldCharType="end"/>
      </w:r>
      <w:r w:rsidRPr="00610B12">
        <w:t>: Probability Distribution using KDE</w:t>
      </w:r>
      <w:r w:rsidR="00EB6EBA" w:rsidRPr="00610B12">
        <w:t xml:space="preserve"> for numeric attributes</w:t>
      </w:r>
      <w:bookmarkEnd w:id="102"/>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3" w:name="_Toc73333802"/>
      <w:r w:rsidRPr="00610B12">
        <w:lastRenderedPageBreak/>
        <w:t>4.</w:t>
      </w:r>
      <w:r w:rsidR="001E1E60">
        <w:t>4</w:t>
      </w:r>
      <w:r w:rsidRPr="00610B12">
        <w:t xml:space="preserve"> </w:t>
      </w:r>
      <w:r w:rsidR="0024026A" w:rsidRPr="00610B12">
        <w:t>Methods</w:t>
      </w:r>
      <w:bookmarkEnd w:id="103"/>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4" w:name="_Toc73333803"/>
      <w:r w:rsidRPr="00610B12">
        <w:t>4.</w:t>
      </w:r>
      <w:r w:rsidR="001E1E60">
        <w:t>4</w:t>
      </w:r>
      <w:r w:rsidRPr="00610B12">
        <w:t>.1 Data Split</w:t>
      </w:r>
      <w:bookmarkEnd w:id="104"/>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5" w:name="_Toc73333804"/>
      <w:r w:rsidRPr="00610B12">
        <w:t>4.</w:t>
      </w:r>
      <w:r w:rsidR="001E1E60">
        <w:t>4</w:t>
      </w:r>
      <w:r w:rsidRPr="00610B12">
        <w:t xml:space="preserve">.2 </w:t>
      </w:r>
      <w:r w:rsidR="00034B92" w:rsidRPr="00610B12">
        <w:t>Encoding</w:t>
      </w:r>
      <w:bookmarkEnd w:id="105"/>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6" w:name="_Toc73333805"/>
      <w:r w:rsidRPr="00610B12">
        <w:t>4.</w:t>
      </w:r>
      <w:r w:rsidR="001E1E60">
        <w:t>4</w:t>
      </w:r>
      <w:r w:rsidRPr="00610B12">
        <w:t xml:space="preserve">.3 </w:t>
      </w:r>
      <w:r w:rsidR="00034B92" w:rsidRPr="00610B12">
        <w:t>Feature Engineering</w:t>
      </w:r>
      <w:bookmarkEnd w:id="106"/>
    </w:p>
    <w:p w14:paraId="782BF49A" w14:textId="4ECB8886"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16414E">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eviously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7" w:name="_Toc73333806"/>
      <w:r w:rsidRPr="00610B12">
        <w:lastRenderedPageBreak/>
        <w:t>4.</w:t>
      </w:r>
      <w:r w:rsidR="001E1E60">
        <w:t>4</w:t>
      </w:r>
      <w:r w:rsidRPr="00610B12">
        <w:t>.4 Class Imbalance</w:t>
      </w:r>
      <w:bookmarkEnd w:id="107"/>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3603BB0C" w:rsidR="0033640A" w:rsidRPr="00610B12" w:rsidRDefault="00966DF1" w:rsidP="00966DF1">
      <w:pPr>
        <w:pStyle w:val="Caption"/>
        <w:jc w:val="center"/>
      </w:pPr>
      <w:bookmarkStart w:id="108" w:name="_Toc73363660"/>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4</w:t>
      </w:r>
      <w:r w:rsidR="00C9564B">
        <w:fldChar w:fldCharType="end"/>
      </w:r>
      <w:r w:rsidRPr="00610B12">
        <w:t>: Plot of train data after SMOTE-NC is applied</w:t>
      </w:r>
      <w:bookmarkEnd w:id="108"/>
    </w:p>
    <w:p w14:paraId="5F7CF07D" w14:textId="24582FAF" w:rsidR="00B34CC7" w:rsidRPr="00610B12" w:rsidRDefault="00B34CC7" w:rsidP="00B34CC7">
      <w:pPr>
        <w:pStyle w:val="Heading3"/>
      </w:pPr>
      <w:bookmarkStart w:id="109" w:name="_Toc73333807"/>
      <w:r w:rsidRPr="00610B12">
        <w:t>4.</w:t>
      </w:r>
      <w:r w:rsidR="001E1E60">
        <w:t>4</w:t>
      </w:r>
      <w:r w:rsidRPr="00610B12">
        <w:t>.6 Hyperparameter tuning</w:t>
      </w:r>
      <w:bookmarkEnd w:id="109"/>
    </w:p>
    <w:p w14:paraId="1B74FF1C" w14:textId="5E09A258" w:rsidR="00A54CA0"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w:t>
      </w:r>
      <w:r w:rsidR="00F65005">
        <w:t>will be discussed in Table 4.1 below.</w:t>
      </w:r>
    </w:p>
    <w:p w14:paraId="32A5F33E" w14:textId="59D146ED" w:rsidR="007325FF" w:rsidRDefault="007325FF" w:rsidP="007325FF">
      <w:pPr>
        <w:pStyle w:val="BodyText"/>
        <w:jc w:val="center"/>
      </w:pPr>
      <w:r>
        <w:lastRenderedPageBreak/>
        <w:t>Table 4.1: Hyperparameter Tuning values (Randomized Search CV)</w:t>
      </w:r>
    </w:p>
    <w:tbl>
      <w:tblPr>
        <w:tblW w:w="4040" w:type="dxa"/>
        <w:jc w:val="center"/>
        <w:tblLook w:val="04A0" w:firstRow="1" w:lastRow="0" w:firstColumn="1" w:lastColumn="0" w:noHBand="0" w:noVBand="1"/>
      </w:tblPr>
      <w:tblGrid>
        <w:gridCol w:w="1927"/>
        <w:gridCol w:w="2260"/>
      </w:tblGrid>
      <w:tr w:rsidR="005509AC" w:rsidRPr="005509AC" w14:paraId="5A25DADD" w14:textId="77777777" w:rsidTr="005509AC">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07037DFD"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Parameters</w:t>
            </w:r>
          </w:p>
        </w:tc>
        <w:tc>
          <w:tcPr>
            <w:tcW w:w="2260" w:type="dxa"/>
            <w:tcBorders>
              <w:top w:val="single" w:sz="4" w:space="0" w:color="auto"/>
              <w:left w:val="nil"/>
              <w:bottom w:val="single" w:sz="4" w:space="0" w:color="auto"/>
              <w:right w:val="single" w:sz="4" w:space="0" w:color="auto"/>
            </w:tcBorders>
            <w:shd w:val="clear" w:color="000000" w:fill="305496"/>
            <w:noWrap/>
            <w:vAlign w:val="bottom"/>
            <w:hideMark/>
          </w:tcPr>
          <w:p w14:paraId="2C0515E6"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Value</w:t>
            </w:r>
          </w:p>
        </w:tc>
      </w:tr>
      <w:tr w:rsidR="005509AC" w:rsidRPr="005509AC" w14:paraId="37EE7FFB"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94A46F8"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 xml:space="preserve">Fits </w:t>
            </w:r>
          </w:p>
        </w:tc>
        <w:tc>
          <w:tcPr>
            <w:tcW w:w="2260" w:type="dxa"/>
            <w:tcBorders>
              <w:top w:val="nil"/>
              <w:left w:val="nil"/>
              <w:bottom w:val="single" w:sz="4" w:space="0" w:color="auto"/>
              <w:right w:val="single" w:sz="4" w:space="0" w:color="auto"/>
            </w:tcBorders>
            <w:shd w:val="clear" w:color="auto" w:fill="auto"/>
            <w:noWrap/>
            <w:vAlign w:val="bottom"/>
            <w:hideMark/>
          </w:tcPr>
          <w:p w14:paraId="31918D82"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44CB63D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3B08C29"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colsample_bytree</w:t>
            </w:r>
          </w:p>
        </w:tc>
        <w:tc>
          <w:tcPr>
            <w:tcW w:w="2260" w:type="dxa"/>
            <w:tcBorders>
              <w:top w:val="nil"/>
              <w:left w:val="nil"/>
              <w:bottom w:val="single" w:sz="4" w:space="0" w:color="auto"/>
              <w:right w:val="single" w:sz="4" w:space="0" w:color="auto"/>
            </w:tcBorders>
            <w:shd w:val="clear" w:color="auto" w:fill="auto"/>
            <w:noWrap/>
            <w:vAlign w:val="bottom"/>
            <w:hideMark/>
          </w:tcPr>
          <w:p w14:paraId="36FDE1C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94</w:t>
            </w:r>
          </w:p>
        </w:tc>
      </w:tr>
      <w:tr w:rsidR="005509AC" w:rsidRPr="005509AC" w14:paraId="6D249ADE"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49C0F83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learning_rate</w:t>
            </w:r>
          </w:p>
        </w:tc>
        <w:tc>
          <w:tcPr>
            <w:tcW w:w="2260" w:type="dxa"/>
            <w:tcBorders>
              <w:top w:val="nil"/>
              <w:left w:val="nil"/>
              <w:bottom w:val="single" w:sz="4" w:space="0" w:color="auto"/>
              <w:right w:val="single" w:sz="4" w:space="0" w:color="auto"/>
            </w:tcBorders>
            <w:shd w:val="clear" w:color="auto" w:fill="auto"/>
            <w:noWrap/>
            <w:vAlign w:val="bottom"/>
            <w:hideMark/>
          </w:tcPr>
          <w:p w14:paraId="0AFED456"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2</w:t>
            </w:r>
          </w:p>
        </w:tc>
      </w:tr>
      <w:tr w:rsidR="005509AC" w:rsidRPr="005509AC" w14:paraId="3D04A19A"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0561642"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ax_depth</w:t>
            </w:r>
          </w:p>
        </w:tc>
        <w:tc>
          <w:tcPr>
            <w:tcW w:w="2260" w:type="dxa"/>
            <w:tcBorders>
              <w:top w:val="nil"/>
              <w:left w:val="nil"/>
              <w:bottom w:val="single" w:sz="4" w:space="0" w:color="auto"/>
              <w:right w:val="single" w:sz="4" w:space="0" w:color="auto"/>
            </w:tcBorders>
            <w:shd w:val="clear" w:color="auto" w:fill="auto"/>
            <w:noWrap/>
            <w:vAlign w:val="bottom"/>
            <w:hideMark/>
          </w:tcPr>
          <w:p w14:paraId="71A0B31F"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5</w:t>
            </w:r>
          </w:p>
        </w:tc>
      </w:tr>
      <w:tr w:rsidR="005509AC" w:rsidRPr="005509AC" w14:paraId="6669F874"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5B855CD"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samples</w:t>
            </w:r>
          </w:p>
        </w:tc>
        <w:tc>
          <w:tcPr>
            <w:tcW w:w="2260" w:type="dxa"/>
            <w:tcBorders>
              <w:top w:val="nil"/>
              <w:left w:val="nil"/>
              <w:bottom w:val="single" w:sz="4" w:space="0" w:color="auto"/>
              <w:right w:val="single" w:sz="4" w:space="0" w:color="auto"/>
            </w:tcBorders>
            <w:shd w:val="clear" w:color="auto" w:fill="auto"/>
            <w:noWrap/>
            <w:vAlign w:val="bottom"/>
            <w:hideMark/>
          </w:tcPr>
          <w:p w14:paraId="3BC096E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219</w:t>
            </w:r>
          </w:p>
        </w:tc>
      </w:tr>
      <w:tr w:rsidR="005509AC" w:rsidRPr="005509AC" w14:paraId="3BDFDFB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0A6D607F"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weight</w:t>
            </w:r>
          </w:p>
        </w:tc>
        <w:tc>
          <w:tcPr>
            <w:tcW w:w="2260" w:type="dxa"/>
            <w:tcBorders>
              <w:top w:val="nil"/>
              <w:left w:val="nil"/>
              <w:bottom w:val="single" w:sz="4" w:space="0" w:color="auto"/>
              <w:right w:val="single" w:sz="4" w:space="0" w:color="auto"/>
            </w:tcBorders>
            <w:shd w:val="clear" w:color="auto" w:fill="auto"/>
            <w:noWrap/>
            <w:vAlign w:val="bottom"/>
            <w:hideMark/>
          </w:tcPr>
          <w:p w14:paraId="211BA043"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00001</w:t>
            </w:r>
          </w:p>
        </w:tc>
      </w:tr>
      <w:tr w:rsidR="005509AC" w:rsidRPr="005509AC" w14:paraId="588EADC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695495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_estimators</w:t>
            </w:r>
          </w:p>
        </w:tc>
        <w:tc>
          <w:tcPr>
            <w:tcW w:w="2260" w:type="dxa"/>
            <w:tcBorders>
              <w:top w:val="nil"/>
              <w:left w:val="nil"/>
              <w:bottom w:val="single" w:sz="4" w:space="0" w:color="auto"/>
              <w:right w:val="single" w:sz="4" w:space="0" w:color="auto"/>
            </w:tcBorders>
            <w:shd w:val="clear" w:color="auto" w:fill="auto"/>
            <w:noWrap/>
            <w:vAlign w:val="bottom"/>
            <w:hideMark/>
          </w:tcPr>
          <w:p w14:paraId="782C5A3C"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25CBAF69"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4AC85A0"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um_leaves</w:t>
            </w:r>
          </w:p>
        </w:tc>
        <w:tc>
          <w:tcPr>
            <w:tcW w:w="2260" w:type="dxa"/>
            <w:tcBorders>
              <w:top w:val="nil"/>
              <w:left w:val="nil"/>
              <w:bottom w:val="single" w:sz="4" w:space="0" w:color="auto"/>
              <w:right w:val="single" w:sz="4" w:space="0" w:color="auto"/>
            </w:tcBorders>
            <w:shd w:val="clear" w:color="auto" w:fill="auto"/>
            <w:noWrap/>
            <w:vAlign w:val="bottom"/>
            <w:hideMark/>
          </w:tcPr>
          <w:p w14:paraId="198F340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6</w:t>
            </w:r>
          </w:p>
        </w:tc>
      </w:tr>
      <w:tr w:rsidR="005509AC" w:rsidRPr="005509AC" w14:paraId="0CB9F686"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21511D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alpha</w:t>
            </w:r>
          </w:p>
        </w:tc>
        <w:tc>
          <w:tcPr>
            <w:tcW w:w="2260" w:type="dxa"/>
            <w:tcBorders>
              <w:top w:val="nil"/>
              <w:left w:val="nil"/>
              <w:bottom w:val="single" w:sz="4" w:space="0" w:color="auto"/>
              <w:right w:val="single" w:sz="4" w:space="0" w:color="auto"/>
            </w:tcBorders>
            <w:shd w:val="clear" w:color="auto" w:fill="auto"/>
            <w:noWrap/>
            <w:vAlign w:val="bottom"/>
            <w:hideMark/>
          </w:tcPr>
          <w:p w14:paraId="4D59E52E"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w:t>
            </w:r>
          </w:p>
        </w:tc>
      </w:tr>
      <w:tr w:rsidR="005509AC" w:rsidRPr="005509AC" w14:paraId="18E53437"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53319D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lambda</w:t>
            </w:r>
          </w:p>
        </w:tc>
        <w:tc>
          <w:tcPr>
            <w:tcW w:w="2260" w:type="dxa"/>
            <w:tcBorders>
              <w:top w:val="nil"/>
              <w:left w:val="nil"/>
              <w:bottom w:val="single" w:sz="4" w:space="0" w:color="auto"/>
              <w:right w:val="single" w:sz="4" w:space="0" w:color="auto"/>
            </w:tcBorders>
            <w:shd w:val="clear" w:color="auto" w:fill="auto"/>
            <w:noWrap/>
            <w:vAlign w:val="bottom"/>
            <w:hideMark/>
          </w:tcPr>
          <w:p w14:paraId="2474336A"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w:t>
            </w:r>
          </w:p>
        </w:tc>
      </w:tr>
      <w:tr w:rsidR="005509AC" w:rsidRPr="005509AC" w14:paraId="0368CB62"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2C10D921"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subsample</w:t>
            </w:r>
          </w:p>
        </w:tc>
        <w:tc>
          <w:tcPr>
            <w:tcW w:w="2260" w:type="dxa"/>
            <w:tcBorders>
              <w:top w:val="nil"/>
              <w:left w:val="nil"/>
              <w:bottom w:val="single" w:sz="4" w:space="0" w:color="auto"/>
              <w:right w:val="single" w:sz="4" w:space="0" w:color="auto"/>
            </w:tcBorders>
            <w:shd w:val="clear" w:color="auto" w:fill="auto"/>
            <w:noWrap/>
            <w:vAlign w:val="bottom"/>
            <w:hideMark/>
          </w:tcPr>
          <w:p w14:paraId="1D6694D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83</w:t>
            </w:r>
          </w:p>
        </w:tc>
      </w:tr>
    </w:tbl>
    <w:p w14:paraId="3EB36A3F" w14:textId="2075BC32" w:rsidR="0085350F" w:rsidRDefault="00916D40" w:rsidP="00F42347">
      <w:pPr>
        <w:pStyle w:val="BodyText"/>
        <w:rPr>
          <w:rFonts w:eastAsiaTheme="majorEastAsia"/>
          <w:b/>
          <w:bCs/>
          <w:color w:val="345A8A" w:themeColor="accent1" w:themeShade="B5"/>
          <w:sz w:val="36"/>
          <w:szCs w:val="32"/>
        </w:rPr>
      </w:pPr>
      <w:r>
        <w:t xml:space="preserve">The hyperparameter tuning </w:t>
      </w:r>
      <w:r w:rsidR="00093956">
        <w:t xml:space="preserve">technique </w:t>
      </w:r>
      <w:r>
        <w:t>that results in the best model results is Random</w:t>
      </w:r>
      <w:r w:rsidR="00093956">
        <w:t xml:space="preserve"> Search CV from the sklearn library. The most optimized model based on the AUC score was Light GBM</w:t>
      </w:r>
      <w:r w:rsidR="00706361">
        <w:t xml:space="preserve"> after Randomized Search CV was performed on it. After c</w:t>
      </w:r>
      <w:r w:rsidR="00996F06">
        <w:t>ro</w:t>
      </w:r>
      <w:r w:rsidR="00706361">
        <w:t>ss</w:t>
      </w:r>
      <w:r w:rsidR="00996F06">
        <w:t>-</w:t>
      </w:r>
      <w:r w:rsidR="00706361">
        <w:t>validation was performed</w:t>
      </w:r>
      <w:r w:rsidR="00996F06">
        <w:t>,</w:t>
      </w:r>
      <w:r w:rsidR="00706361">
        <w:t xml:space="preserve"> the best iteratio</w:t>
      </w:r>
      <w:r w:rsidR="00996F06">
        <w:t>n</w:t>
      </w:r>
      <w:r w:rsidR="00706361">
        <w:t xml:space="preserve"> had an AUC score of 0.851. The mean accuracy of the cross</w:t>
      </w:r>
      <w:r w:rsidR="00996F06">
        <w:t>-</w:t>
      </w:r>
      <w:r w:rsidR="00706361">
        <w:t>validation scores on the test data is 79.6%</w:t>
      </w:r>
      <w:r w:rsidR="00996F06">
        <w:t>,</w:t>
      </w:r>
      <w:r w:rsidR="00706361">
        <w:t xml:space="preserve"> with an AUC score of 0.83 after cross-validation.</w:t>
      </w:r>
      <w:r w:rsidR="005E59FA">
        <w:t xml:space="preserve"> Table 4.1 highlights the parameters that have been </w:t>
      </w:r>
      <w:r w:rsidR="007D1FDF">
        <w:t>tuned for the models.</w:t>
      </w:r>
    </w:p>
    <w:p w14:paraId="3CE323B6" w14:textId="5017DE2E" w:rsidR="0033640A" w:rsidRPr="00610B12" w:rsidRDefault="0033640A" w:rsidP="00261525">
      <w:pPr>
        <w:pStyle w:val="Heading3"/>
      </w:pPr>
      <w:bookmarkStart w:id="110" w:name="_Toc73333808"/>
      <w:r w:rsidRPr="00610B12">
        <w:t>4.</w:t>
      </w:r>
      <w:r w:rsidR="001E1E60">
        <w:t>4</w:t>
      </w:r>
      <w:r w:rsidRPr="00610B12">
        <w:t>.</w:t>
      </w:r>
      <w:r w:rsidR="00B34CC7" w:rsidRPr="00610B12">
        <w:t>7</w:t>
      </w:r>
      <w:r w:rsidRPr="00610B12">
        <w:t xml:space="preserve"> Implementation</w:t>
      </w:r>
      <w:bookmarkEnd w:id="110"/>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1" w:name="_Toc73333809"/>
      <w:r w:rsidRPr="00610B12">
        <w:lastRenderedPageBreak/>
        <w:t>4.</w:t>
      </w:r>
      <w:r w:rsidR="001E1E60">
        <w:t>5</w:t>
      </w:r>
      <w:r w:rsidRPr="00610B12">
        <w:t xml:space="preserve"> </w:t>
      </w:r>
      <w:r w:rsidR="0024026A" w:rsidRPr="00610B12">
        <w:t>Analysis</w:t>
      </w:r>
      <w:bookmarkEnd w:id="111"/>
    </w:p>
    <w:p w14:paraId="2914F8B9" w14:textId="1A28BB5D"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lts will be showcased</w:t>
      </w:r>
      <w:r w:rsidR="00514C8D" w:rsidRPr="00610B12">
        <w:t>.</w:t>
      </w:r>
    </w:p>
    <w:p w14:paraId="024AA5D9" w14:textId="7CC6830A" w:rsidR="0024026A" w:rsidRPr="00610B12" w:rsidRDefault="0024026A" w:rsidP="00261525">
      <w:pPr>
        <w:pStyle w:val="Heading3"/>
      </w:pPr>
      <w:bookmarkStart w:id="112" w:name="_Toc73333810"/>
      <w:r w:rsidRPr="00610B12">
        <w:t>4.</w:t>
      </w:r>
      <w:r w:rsidR="00E347E2">
        <w:t>5</w:t>
      </w:r>
      <w:r w:rsidRPr="00610B12">
        <w:t>.1 Baselines</w:t>
      </w:r>
      <w:bookmarkEnd w:id="112"/>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5A8B59BA" w:rsidR="0024026A" w:rsidRPr="00610B12" w:rsidRDefault="0024026A" w:rsidP="00261525">
      <w:pPr>
        <w:pStyle w:val="Heading3"/>
      </w:pPr>
      <w:bookmarkStart w:id="113" w:name="_Toc73333811"/>
      <w:r w:rsidRPr="00610B12">
        <w:t>4.</w:t>
      </w:r>
      <w:r w:rsidR="00E347E2">
        <w:t>5</w:t>
      </w:r>
      <w:r w:rsidRPr="00610B12">
        <w:t>.2 Models</w:t>
      </w:r>
      <w:bookmarkEnd w:id="113"/>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7A613D6" w:rsidR="0024026A" w:rsidRPr="00610B12" w:rsidRDefault="0024026A" w:rsidP="00261525">
      <w:pPr>
        <w:pStyle w:val="Heading3"/>
      </w:pPr>
      <w:bookmarkStart w:id="114" w:name="_Toc73333812"/>
      <w:r w:rsidRPr="00610B12">
        <w:lastRenderedPageBreak/>
        <w:t>4.</w:t>
      </w:r>
      <w:r w:rsidR="00E347E2">
        <w:t>5</w:t>
      </w:r>
      <w:r w:rsidRPr="00610B12">
        <w:t xml:space="preserve">.3 </w:t>
      </w:r>
      <w:r w:rsidR="007A7A23" w:rsidRPr="00610B12">
        <w:t>Feature selection</w:t>
      </w:r>
      <w:bookmarkEnd w:id="114"/>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3AD95464">
            <wp:extent cx="5903959" cy="3101418"/>
            <wp:effectExtent l="0" t="0" r="190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3453" cy="3148430"/>
                    </a:xfrm>
                    <a:prstGeom prst="rect">
                      <a:avLst/>
                    </a:prstGeom>
                    <a:noFill/>
                    <a:ln>
                      <a:noFill/>
                    </a:ln>
                  </pic:spPr>
                </pic:pic>
              </a:graphicData>
            </a:graphic>
          </wp:inline>
        </w:drawing>
      </w:r>
    </w:p>
    <w:p w14:paraId="379169D6" w14:textId="2FDC35BB" w:rsidR="00A5695B" w:rsidRPr="00610B12" w:rsidRDefault="00083E47" w:rsidP="00B16D80">
      <w:pPr>
        <w:pStyle w:val="Caption"/>
        <w:jc w:val="center"/>
      </w:pPr>
      <w:bookmarkStart w:id="115" w:name="_Toc73363661"/>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5</w:t>
      </w:r>
      <w:r w:rsidR="00C9564B">
        <w:fldChar w:fldCharType="end"/>
      </w:r>
      <w:r w:rsidRPr="00610B12">
        <w:t>: Feature Selection using Gradient Boosting Classifier</w:t>
      </w:r>
      <w:bookmarkEnd w:id="115"/>
    </w:p>
    <w:p w14:paraId="33C96613" w14:textId="12FDAB0C" w:rsidR="00945365" w:rsidRPr="00945365" w:rsidRDefault="00833930" w:rsidP="008735E8">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r w:rsidR="00F75933" w:rsidRPr="00F75933">
        <w:t xml:space="preserve"> </w:t>
      </w:r>
      <w:r w:rsidR="00945365">
        <w:rPr>
          <w:i w:val="0"/>
        </w:rPr>
        <w:t xml:space="preserve">From the feature importance charts </w:t>
      </w:r>
      <w:r w:rsidR="004D25F4">
        <w:rPr>
          <w:i w:val="0"/>
        </w:rPr>
        <w:t>plotted, the results are similar to the results</w:t>
      </w:r>
      <w:r w:rsidR="00945365">
        <w:rPr>
          <w:i w:val="0"/>
        </w:rPr>
        <w:t xml:space="preserve"> obtained through the statistical tests with ANOVA, where total charges and monthly charges were marked as significant features. Tenure may be marked as an </w:t>
      </w:r>
      <w:r w:rsidR="004D25F4">
        <w:rPr>
          <w:i w:val="0"/>
        </w:rPr>
        <w:t>essential</w:t>
      </w:r>
      <w:r w:rsidR="00945365">
        <w:rPr>
          <w:i w:val="0"/>
        </w:rPr>
        <w:t xml:space="preserve"> feature set as customers that have been with the company for longer are less likely to churn.</w:t>
      </w:r>
      <w:r w:rsidR="000A5B82">
        <w:rPr>
          <w:i w:val="0"/>
        </w:rPr>
        <w:t xml:space="preserve"> Leveraging feature importance helps provide an understanding to the user of the underlying mechanism that is considered</w:t>
      </w:r>
      <w:r w:rsidR="00800E6F">
        <w:rPr>
          <w:i w:val="0"/>
        </w:rPr>
        <w:t>.</w:t>
      </w:r>
    </w:p>
    <w:p w14:paraId="30B5115B" w14:textId="72153CC6" w:rsidR="00F75933" w:rsidRPr="00610B12" w:rsidRDefault="00F75933" w:rsidP="008735E8">
      <w:pPr>
        <w:pStyle w:val="Caption"/>
      </w:pPr>
      <w:r w:rsidRPr="00610B12">
        <w:lastRenderedPageBreak/>
        <w:drawing>
          <wp:inline distT="0" distB="0" distL="0" distR="0" wp14:anchorId="7AA068BC" wp14:editId="76DEF4DF">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299337E6" w14:textId="537D6924" w:rsidR="002A4C55" w:rsidRPr="00F75933" w:rsidRDefault="00F75933" w:rsidP="00F75933">
      <w:pPr>
        <w:pStyle w:val="Caption"/>
        <w:jc w:val="center"/>
      </w:pPr>
      <w:bookmarkStart w:id="116" w:name="_Toc73363662"/>
      <w:r w:rsidRPr="00610B12">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6</w:t>
      </w:r>
      <w:r w:rsidR="00C9564B">
        <w:fldChar w:fldCharType="end"/>
      </w:r>
      <w:r w:rsidRPr="00610B12">
        <w:t>: Feature Selection using Gradient Boosting Classifier and Light GBM</w:t>
      </w:r>
      <w:bookmarkEnd w:id="116"/>
    </w:p>
    <w:p w14:paraId="3A441E7C" w14:textId="5088C6E0" w:rsidR="0024026A" w:rsidRPr="00610B12" w:rsidRDefault="0024026A" w:rsidP="00261525">
      <w:pPr>
        <w:pStyle w:val="Heading3"/>
      </w:pPr>
      <w:bookmarkStart w:id="117" w:name="_Toc73333813"/>
      <w:r w:rsidRPr="00610B12">
        <w:t>4.</w:t>
      </w:r>
      <w:r w:rsidR="00E347E2">
        <w:t>5</w:t>
      </w:r>
      <w:r w:rsidRPr="00610B12">
        <w:t>.4 Cross</w:t>
      </w:r>
      <w:r w:rsidR="00953BB8" w:rsidRPr="00610B12">
        <w:t>-</w:t>
      </w:r>
      <w:r w:rsidRPr="00610B12">
        <w:t>Validation</w:t>
      </w:r>
      <w:bookmarkEnd w:id="117"/>
    </w:p>
    <w:p w14:paraId="26EFBF8A" w14:textId="594D7928" w:rsidR="00EA3056" w:rsidRDefault="00FE0221" w:rsidP="00EA3056">
      <w:pPr>
        <w:pStyle w:val="BodyText"/>
      </w:pPr>
      <w:r w:rsidRPr="00610B12">
        <w:t>Cross</w:t>
      </w:r>
      <w:r w:rsidR="00FB7287" w:rsidRPr="00610B12">
        <w:t>-</w:t>
      </w:r>
      <w:r w:rsidRPr="00610B12">
        <w:t>validation</w:t>
      </w:r>
      <w:r w:rsidR="00A85432" w:rsidRPr="00610B12">
        <w:t xml:space="preserve"> for the models with k </w:t>
      </w:r>
      <w:r w:rsidR="00345E78">
        <w:t>as</w:t>
      </w:r>
      <w:r w:rsidR="00A85432" w:rsidRPr="00610B12">
        <w:t xml:space="preserve"> </w:t>
      </w:r>
      <w:r w:rsidR="00996F06">
        <w:t>ten</w:t>
      </w:r>
      <w:r w:rsidR="00A85432" w:rsidRPr="00610B12">
        <w:t xml:space="preserve">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r w:rsidR="00E6295B">
        <w:t>Figure 4.17 will showcase the results obtained after cross</w:t>
      </w:r>
      <w:r w:rsidR="00996F06">
        <w:t>-</w:t>
      </w:r>
      <w:r w:rsidR="00E6295B">
        <w:t>validation was performed on the oversampled data</w:t>
      </w:r>
      <w:r w:rsidR="00D34314">
        <w:t xml:space="preserve"> using SMOTE-NC</w:t>
      </w:r>
      <w:r w:rsidR="00E6295B">
        <w:t>.</w:t>
      </w:r>
      <w:r w:rsidR="00032977">
        <w:t xml:space="preserve"> </w:t>
      </w:r>
      <w:r w:rsidR="00D06642">
        <w:t>Some of the tree models</w:t>
      </w:r>
      <w:r w:rsidR="004D25F4">
        <w:t>,</w:t>
      </w:r>
      <w:r w:rsidR="00D06642">
        <w:t xml:space="preserve"> such as decision tree and random forest</w:t>
      </w:r>
      <w:r w:rsidR="004D25F4">
        <w:t>,</w:t>
      </w:r>
      <w:r w:rsidR="00D06642">
        <w:t xml:space="preserve"> ha</w:t>
      </w:r>
      <w:r w:rsidR="004D25F4">
        <w:t>ve much higher train accuracy, which can be seen in Chapter 5, whereas the validation and test dataset accuracy</w:t>
      </w:r>
      <w:r w:rsidR="00D06642">
        <w:t xml:space="preserve"> decreases</w:t>
      </w:r>
      <w:r w:rsidR="007D3768">
        <w:t xml:space="preserve"> tremendously.</w:t>
      </w:r>
      <w:r w:rsidR="00D94262">
        <w:t xml:space="preserve"> In Figure 4.17, the confusion matrix </w:t>
      </w:r>
      <w:r w:rsidR="004D25F4">
        <w:t>of some</w:t>
      </w:r>
      <w:r w:rsidR="00D94262">
        <w:t xml:space="preserve"> models </w:t>
      </w:r>
      <w:r w:rsidR="004D25F4">
        <w:t>is showcased. Discussions on the comparison of models will also be discussed further in the upcoming Chapter 5.</w:t>
      </w:r>
    </w:p>
    <w:p w14:paraId="0AA45BD3" w14:textId="40DE7D90" w:rsidR="004D4424" w:rsidRDefault="004D4424" w:rsidP="00EA3056">
      <w:pPr>
        <w:pStyle w:val="BodyText"/>
      </w:pPr>
      <w:r>
        <w:lastRenderedPageBreak/>
        <w:drawing>
          <wp:inline distT="0" distB="0" distL="0" distR="0" wp14:anchorId="7B5A34FA" wp14:editId="244AB1B7">
            <wp:extent cx="5970905" cy="33590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0905" cy="3359061"/>
                    </a:xfrm>
                    <a:prstGeom prst="rect">
                      <a:avLst/>
                    </a:prstGeom>
                    <a:noFill/>
                    <a:ln>
                      <a:noFill/>
                    </a:ln>
                  </pic:spPr>
                </pic:pic>
              </a:graphicData>
            </a:graphic>
          </wp:inline>
        </w:drawing>
      </w:r>
    </w:p>
    <w:p w14:paraId="3283C8FE" w14:textId="2E37C9BC" w:rsidR="00E70F75" w:rsidRDefault="00526260" w:rsidP="00526260">
      <w:pPr>
        <w:pStyle w:val="Caption"/>
        <w:jc w:val="center"/>
      </w:pPr>
      <w:bookmarkStart w:id="118" w:name="_Toc73363663"/>
      <w:r>
        <w:t xml:space="preserve">Figure </w:t>
      </w:r>
      <w:r w:rsidR="00C9564B">
        <w:fldChar w:fldCharType="begin"/>
      </w:r>
      <w:r w:rsidR="00C9564B">
        <w:instrText xml:space="preserve"> STYLEREF 1 \s </w:instrText>
      </w:r>
      <w:r w:rsidR="00C9564B">
        <w:fldChar w:fldCharType="separate"/>
      </w:r>
      <w:r w:rsidR="00C9564B">
        <w:t>4</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7</w:t>
      </w:r>
      <w:r w:rsidR="00C9564B">
        <w:fldChar w:fldCharType="end"/>
      </w:r>
      <w:r>
        <w:t>: Confusion Matrix of the best models</w:t>
      </w:r>
      <w:bookmarkEnd w:id="118"/>
    </w:p>
    <w:p w14:paraId="15D2765A" w14:textId="3A3EF26C" w:rsidR="00345E78" w:rsidRPr="00345E78" w:rsidRDefault="00B07654" w:rsidP="00345E78">
      <w:pPr>
        <w:pStyle w:val="Caption"/>
        <w:rPr>
          <w:i w:val="0"/>
        </w:rPr>
      </w:pPr>
      <w:r>
        <w:rPr>
          <w:i w:val="0"/>
        </w:rPr>
        <w:t xml:space="preserve">In Figure 4.17, the </w:t>
      </w:r>
      <w:r w:rsidR="00CE3346">
        <w:rPr>
          <w:i w:val="0"/>
        </w:rPr>
        <w:t>models' confusion matrix with</w:t>
      </w:r>
      <w:r w:rsidR="00E6295B">
        <w:rPr>
          <w:i w:val="0"/>
        </w:rPr>
        <w:t xml:space="preserve"> high accuracy on test data and high AUC scores has been showcased.</w:t>
      </w:r>
      <w:r w:rsidR="00902CBB">
        <w:rPr>
          <w:i w:val="0"/>
        </w:rPr>
        <w:t xml:space="preserve"> The model with the highest accuracy is XGBoost with 76.96% accuracy</w:t>
      </w:r>
      <w:r w:rsidR="00996F06">
        <w:rPr>
          <w:i w:val="0"/>
        </w:rPr>
        <w:t>,</w:t>
      </w:r>
      <w:r w:rsidR="00902CBB">
        <w:rPr>
          <w:i w:val="0"/>
        </w:rPr>
        <w:t xml:space="preserve"> and the model with the highest AUC scores are Decision Tree with AdaBoost and Decision Tree with Bagging with </w:t>
      </w:r>
      <w:r w:rsidR="00CE3346">
        <w:rPr>
          <w:i w:val="0"/>
        </w:rPr>
        <w:t xml:space="preserve">a similar </w:t>
      </w:r>
      <w:r w:rsidR="00902CBB">
        <w:rPr>
          <w:i w:val="0"/>
        </w:rPr>
        <w:t>AUC score of 0.84.</w:t>
      </w:r>
    </w:p>
    <w:p w14:paraId="173B5598" w14:textId="51B55E80" w:rsidR="00065B4E" w:rsidRPr="00610B12" w:rsidRDefault="00065B4E" w:rsidP="00261525">
      <w:pPr>
        <w:pStyle w:val="Heading2"/>
      </w:pPr>
      <w:bookmarkStart w:id="119" w:name="_Toc73333814"/>
      <w:r w:rsidRPr="00610B12">
        <w:t>4.</w:t>
      </w:r>
      <w:r w:rsidR="00E347E2">
        <w:t>6</w:t>
      </w:r>
      <w:r w:rsidRPr="00610B12">
        <w:t xml:space="preserve"> Model Interpretability</w:t>
      </w:r>
      <w:bookmarkEnd w:id="119"/>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68715D7D" w:rsidR="00AD6992" w:rsidRPr="00610B12" w:rsidRDefault="00AD6992" w:rsidP="00261525">
      <w:pPr>
        <w:pStyle w:val="Heading2"/>
      </w:pPr>
      <w:bookmarkStart w:id="120" w:name="_Toc73333815"/>
      <w:r w:rsidRPr="00610B12">
        <w:lastRenderedPageBreak/>
        <w:t>4.</w:t>
      </w:r>
      <w:r w:rsidR="00E347E2">
        <w:t>7</w:t>
      </w:r>
      <w:r w:rsidRPr="00610B12">
        <w:t xml:space="preserve"> Summary</w:t>
      </w:r>
      <w:bookmarkEnd w:id="120"/>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1" w:name="_Toc73333816"/>
      <w:r w:rsidRPr="00610B12">
        <w:lastRenderedPageBreak/>
        <w:t>CHAPTER 5: RESULTS AND DISCUSSIONS</w:t>
      </w:r>
      <w:bookmarkEnd w:id="121"/>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2" w:name="_Toc73333817"/>
      <w:r w:rsidRPr="00610B12">
        <w:t>5.1 Introduction</w:t>
      </w:r>
      <w:bookmarkEnd w:id="122"/>
    </w:p>
    <w:p w14:paraId="58F51AE6" w14:textId="1F55D5B8"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 xml:space="preserve">y is something that </w:t>
      </w:r>
      <w:r w:rsidR="00283A88">
        <w:t>has not been observed</w:t>
      </w:r>
      <w:r w:rsidR="00A61174" w:rsidRPr="00610B12">
        <w:t>.</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3" w:name="_Toc73333818"/>
      <w:r w:rsidRPr="00610B12">
        <w:t>5.2 Baseline Results</w:t>
      </w:r>
      <w:bookmarkEnd w:id="123"/>
    </w:p>
    <w:p w14:paraId="3D6D4C13" w14:textId="5114790E" w:rsidR="00771579" w:rsidRPr="00610B12" w:rsidRDefault="00913251" w:rsidP="00505ECA">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r w:rsidR="00CA2FE1">
        <w:t xml:space="preserve">After the pipelines </w:t>
      </w:r>
      <w:r w:rsidR="00910D96">
        <w:t>are</w:t>
      </w:r>
      <w:r w:rsidR="00CA2FE1">
        <w:t xml:space="preserve"> established, they will be compared to the baseline to ensure that the models are </w:t>
      </w:r>
      <w:r w:rsidR="00910D96">
        <w:t>expected</w:t>
      </w:r>
      <w:r w:rsidR="00CA2FE1">
        <w:t>. The results from the literature reviewed have also been considered.</w:t>
      </w:r>
      <w:r w:rsidR="00771579"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4" w:name="_Toc73333819"/>
      <w:r w:rsidRPr="00610B12">
        <w:t>5.</w:t>
      </w:r>
      <w:r w:rsidR="00BA6503" w:rsidRPr="00610B12">
        <w:t>3</w:t>
      </w:r>
      <w:r w:rsidRPr="00610B12">
        <w:t xml:space="preserve"> Interpretation of Visuali</w:t>
      </w:r>
      <w:r w:rsidR="005B7461" w:rsidRPr="00610B12">
        <w:t>s</w:t>
      </w:r>
      <w:r w:rsidRPr="00610B12">
        <w:t>ations</w:t>
      </w:r>
      <w:bookmarkEnd w:id="124"/>
    </w:p>
    <w:p w14:paraId="2E004494" w14:textId="08A16E2B"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7B968B5B"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837DD2" w:rsidRPr="00610B12">
        <w:t xml:space="preserve">Figure </w:t>
      </w:r>
      <w:r w:rsidR="00837DD2">
        <w:t>4.4</w:t>
      </w:r>
      <w:r w:rsidR="00837DD2"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5" w:name="_Toc73333820"/>
      <w:r w:rsidRPr="00610B12">
        <w:t>5.4 Model Results</w:t>
      </w:r>
      <w:bookmarkEnd w:id="125"/>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6" w:name="_Toc73333821"/>
      <w:r w:rsidRPr="00610B12">
        <w:lastRenderedPageBreak/>
        <w:t xml:space="preserve">5.4.1 </w:t>
      </w:r>
      <w:r w:rsidR="002302F9" w:rsidRPr="00610B12">
        <w:t>Individual Models</w:t>
      </w:r>
      <w:r w:rsidR="009B6268" w:rsidRPr="00610B12">
        <w:t xml:space="preserve"> and Ensemble Models</w:t>
      </w:r>
      <w:bookmarkEnd w:id="126"/>
    </w:p>
    <w:p w14:paraId="3864A85D" w14:textId="17D74C4B"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183A47">
        <w:t>There is a</w:t>
      </w:r>
      <w:r w:rsidR="00390FF2">
        <w:t xml:space="preserve"> </w:t>
      </w:r>
      <w:r w:rsidR="00183A47">
        <w:t>split of</w:t>
      </w:r>
      <w:r w:rsidR="0054788B">
        <w:t xml:space="preserve"> 80% train, 10% validation and 10% test</w:t>
      </w:r>
      <w:r w:rsidR="00183A47">
        <w:t xml:space="preserve"> for the models as stated in Table 5.1</w:t>
      </w:r>
      <w:r w:rsidR="0054788B">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4463B042" w:rsidR="00BC37BA" w:rsidRPr="00610B12" w:rsidRDefault="00BC37BA" w:rsidP="00BC37BA">
      <w:pPr>
        <w:pStyle w:val="Caption"/>
        <w:jc w:val="center"/>
      </w:pPr>
      <w:bookmarkStart w:id="127" w:name="_Toc73363664"/>
      <w:r w:rsidRPr="00610B12">
        <w:t xml:space="preserve">Figure </w:t>
      </w:r>
      <w:r w:rsidR="00C9564B">
        <w:fldChar w:fldCharType="begin"/>
      </w:r>
      <w:r w:rsidR="00C9564B">
        <w:instrText xml:space="preserve"> STYLEREF 1 \s </w:instrText>
      </w:r>
      <w:r w:rsidR="00C9564B">
        <w:fldChar w:fldCharType="separate"/>
      </w:r>
      <w:r w:rsidR="00C9564B">
        <w:t>5</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1</w:t>
      </w:r>
      <w:r w:rsidR="00C9564B">
        <w:fldChar w:fldCharType="end"/>
      </w:r>
      <w:r w:rsidRPr="00610B12">
        <w:t>: Train-Test Scores of Models</w:t>
      </w:r>
      <w:bookmarkEnd w:id="127"/>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8" w:name="_Toc73333822"/>
      <w:r w:rsidRPr="00610B12">
        <w:t>5.</w:t>
      </w:r>
      <w:r w:rsidR="00BA6503" w:rsidRPr="00610B12">
        <w:t>4</w:t>
      </w:r>
      <w:r w:rsidRPr="00610B12">
        <w:t>.2 Cross</w:t>
      </w:r>
      <w:r w:rsidR="007D3816" w:rsidRPr="00610B12">
        <w:t>-</w:t>
      </w:r>
      <w:r w:rsidRPr="00610B12">
        <w:t>Validation</w:t>
      </w:r>
      <w:bookmarkEnd w:id="128"/>
    </w:p>
    <w:p w14:paraId="4AC62055" w14:textId="74743081"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a</w:t>
      </w:r>
      <w:r w:rsidR="00910D96">
        <w:t xml:space="preserve"> score improvement</w:t>
      </w:r>
      <w:r w:rsidR="007904CF" w:rsidRPr="00610B12">
        <w:t xml:space="preserve"> </w:t>
      </w:r>
      <w:r w:rsidR="00DF75C0">
        <w:t>was noticed</w:t>
      </w:r>
      <w:r w:rsidR="00DD6769">
        <w:t xml:space="preserve"> </w:t>
      </w:r>
      <w:r w:rsidR="007904CF" w:rsidRPr="00610B12">
        <w:t>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E0DC321" w:rsidR="00221046" w:rsidRPr="00610B12" w:rsidRDefault="00780BE8" w:rsidP="00221046">
      <w:pPr>
        <w:pStyle w:val="Caption"/>
        <w:jc w:val="center"/>
      </w:pPr>
      <w:bookmarkStart w:id="129" w:name="_Toc73363665"/>
      <w:r w:rsidRPr="00610B12">
        <w:t xml:space="preserve">Figure </w:t>
      </w:r>
      <w:r w:rsidR="00C9564B">
        <w:fldChar w:fldCharType="begin"/>
      </w:r>
      <w:r w:rsidR="00C9564B">
        <w:instrText xml:space="preserve"> STYLEREF 1 \s </w:instrText>
      </w:r>
      <w:r w:rsidR="00C9564B">
        <w:fldChar w:fldCharType="separate"/>
      </w:r>
      <w:r w:rsidR="00C9564B">
        <w:t>5</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2</w:t>
      </w:r>
      <w:r w:rsidR="00C9564B">
        <w:fldChar w:fldCharType="end"/>
      </w:r>
      <w:r w:rsidRPr="00610B12">
        <w:t>: Chart depicting the mean of Cross</w:t>
      </w:r>
      <w:r w:rsidR="00AC3880" w:rsidRPr="00610B12">
        <w:t>-</w:t>
      </w:r>
      <w:r w:rsidRPr="00610B12">
        <w:t>Validation Scores</w:t>
      </w:r>
      <w:bookmarkEnd w:id="129"/>
    </w:p>
    <w:p w14:paraId="7415298D" w14:textId="7C7EFF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validation, it will be attempted to see if better scores</w:t>
      </w:r>
      <w:r w:rsidR="00DD6769">
        <w:rPr>
          <w:i w:val="0"/>
        </w:rPr>
        <w:t xml:space="preserve"> can be obtained</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0" w:name="_Toc73333823"/>
      <w:r w:rsidRPr="00610B12">
        <w:t>5.</w:t>
      </w:r>
      <w:r w:rsidR="00BA6503" w:rsidRPr="00610B12">
        <w:t>4</w:t>
      </w:r>
      <w:r w:rsidRPr="00610B12">
        <w:t>.3 Results after Class Balancing</w:t>
      </w:r>
      <w:bookmarkEnd w:id="130"/>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3E29CEE4" w:rsidR="0094399E" w:rsidRPr="00610B12" w:rsidRDefault="0094399E" w:rsidP="00E04066">
      <w:pPr>
        <w:pStyle w:val="Caption"/>
        <w:jc w:val="center"/>
      </w:pPr>
      <w:bookmarkStart w:id="131" w:name="_Toc73363666"/>
      <w:r w:rsidRPr="00610B12">
        <w:t xml:space="preserve">Figure </w:t>
      </w:r>
      <w:r w:rsidR="00C9564B">
        <w:fldChar w:fldCharType="begin"/>
      </w:r>
      <w:r w:rsidR="00C9564B">
        <w:instrText xml:space="preserve"> STYLEREF 1 \s </w:instrText>
      </w:r>
      <w:r w:rsidR="00C9564B">
        <w:fldChar w:fldCharType="separate"/>
      </w:r>
      <w:r w:rsidR="00C9564B">
        <w:t>5</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3</w:t>
      </w:r>
      <w:r w:rsidR="00C9564B">
        <w:fldChar w:fldCharType="end"/>
      </w:r>
      <w:r w:rsidRPr="00610B12">
        <w:t>: CatBoost: Feature Impo</w:t>
      </w:r>
      <w:r w:rsidR="000F50E0" w:rsidRPr="00610B12">
        <w:t>r</w:t>
      </w:r>
      <w:r w:rsidRPr="00610B12">
        <w:t>tance Measures, ROC Curve, Precision vs Recall chart</w:t>
      </w:r>
      <w:bookmarkEnd w:id="131"/>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7FDB00AB" w:rsidR="00AA7D47" w:rsidRPr="00610B12" w:rsidRDefault="00AA7D47" w:rsidP="00A24763">
      <w:pPr>
        <w:pStyle w:val="Caption"/>
        <w:jc w:val="center"/>
      </w:pPr>
      <w:bookmarkStart w:id="132" w:name="_Toc73363667"/>
      <w:r w:rsidRPr="00610B12">
        <w:t xml:space="preserve">Figure </w:t>
      </w:r>
      <w:r w:rsidR="00C9564B">
        <w:fldChar w:fldCharType="begin"/>
      </w:r>
      <w:r w:rsidR="00C9564B">
        <w:instrText xml:space="preserve"> STYLEREF 1 \s </w:instrText>
      </w:r>
      <w:r w:rsidR="00C9564B">
        <w:fldChar w:fldCharType="separate"/>
      </w:r>
      <w:r w:rsidR="00C9564B">
        <w:t>5</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4</w:t>
      </w:r>
      <w:r w:rsidR="00C9564B">
        <w:fldChar w:fldCharType="end"/>
      </w:r>
      <w:r w:rsidRPr="00610B12">
        <w:t>: Multiple Classifiers - ROC Curve and Precision versus Recall Plots</w:t>
      </w:r>
      <w:bookmarkEnd w:id="132"/>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3" w:name="_Toc73333824"/>
      <w:r w:rsidRPr="00610B12">
        <w:t>5.</w:t>
      </w:r>
      <w:r w:rsidR="00BA6503" w:rsidRPr="00610B12">
        <w:t>5</w:t>
      </w:r>
      <w:r w:rsidRPr="00610B12">
        <w:t xml:space="preserve"> </w:t>
      </w:r>
      <w:r w:rsidR="002302F9" w:rsidRPr="00610B12">
        <w:t>Model Interpretation</w:t>
      </w:r>
      <w:bookmarkEnd w:id="133"/>
      <w:r w:rsidR="002302F9" w:rsidRPr="00610B12">
        <w:t xml:space="preserve"> </w:t>
      </w:r>
    </w:p>
    <w:p w14:paraId="284A6FF9" w14:textId="09A3E7D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r w:rsidR="00E7559A">
        <w:t>In the following sections</w:t>
      </w:r>
      <w:r w:rsidR="00C12055">
        <w:t>,</w:t>
      </w:r>
      <w:r w:rsidR="00E7559A">
        <w:t xml:space="preserve"> state of the art interpretable machine learning models ha</w:t>
      </w:r>
      <w:r w:rsidR="00C12055">
        <w:t>s</w:t>
      </w:r>
      <w:r w:rsidR="00E7559A">
        <w:t xml:space="preserve"> been implemented and discussed.</w:t>
      </w:r>
    </w:p>
    <w:p w14:paraId="49A2719A" w14:textId="312A2EC4" w:rsidR="00A90F87" w:rsidRPr="00610B12" w:rsidRDefault="00A90F87" w:rsidP="00A90F87">
      <w:pPr>
        <w:pStyle w:val="Heading3"/>
      </w:pPr>
      <w:bookmarkStart w:id="134" w:name="_Toc73333825"/>
      <w:r w:rsidRPr="00610B12">
        <w:lastRenderedPageBreak/>
        <w:t>5.5.1 Model Interpretation using LIME</w:t>
      </w:r>
      <w:bookmarkEnd w:id="134"/>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676D7595" w:rsidR="0015064D" w:rsidRPr="00610B12" w:rsidRDefault="0015064D" w:rsidP="0015064D">
      <w:pPr>
        <w:pStyle w:val="Caption"/>
        <w:jc w:val="center"/>
      </w:pPr>
      <w:bookmarkStart w:id="135" w:name="_Toc73363668"/>
      <w:r w:rsidRPr="00610B12">
        <w:t xml:space="preserve">Figure </w:t>
      </w:r>
      <w:r w:rsidR="00C9564B">
        <w:fldChar w:fldCharType="begin"/>
      </w:r>
      <w:r w:rsidR="00C9564B">
        <w:instrText xml:space="preserve"> STYLEREF 1 \s </w:instrText>
      </w:r>
      <w:r w:rsidR="00C9564B">
        <w:fldChar w:fldCharType="separate"/>
      </w:r>
      <w:r w:rsidR="00C9564B">
        <w:t>5</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5</w:t>
      </w:r>
      <w:r w:rsidR="00C9564B">
        <w:fldChar w:fldCharType="end"/>
      </w:r>
      <w:r w:rsidRPr="00610B12">
        <w:t>: Model Interpretability</w:t>
      </w:r>
      <w:r w:rsidR="000F559F" w:rsidRPr="00610B12">
        <w:t xml:space="preserve"> </w:t>
      </w:r>
      <w:r w:rsidRPr="00610B12">
        <w:t>with LIME</w:t>
      </w:r>
      <w:bookmarkEnd w:id="135"/>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6" w:name="_Toc73333826"/>
      <w:r w:rsidRPr="00610B12">
        <w:t>5.5.2 Model Interpretation using SHAP</w:t>
      </w:r>
      <w:bookmarkEnd w:id="136"/>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35868D0E" w:rsidR="001939F5" w:rsidRPr="00610B12" w:rsidRDefault="004C4390" w:rsidP="004C4390">
      <w:pPr>
        <w:pStyle w:val="Caption"/>
        <w:jc w:val="center"/>
        <w:rPr>
          <w:i w:val="0"/>
        </w:rPr>
      </w:pPr>
      <w:bookmarkStart w:id="137" w:name="_Toc73363669"/>
      <w:r w:rsidRPr="00610B12">
        <w:t xml:space="preserve">Figure </w:t>
      </w:r>
      <w:r w:rsidR="00C9564B">
        <w:fldChar w:fldCharType="begin"/>
      </w:r>
      <w:r w:rsidR="00C9564B">
        <w:instrText xml:space="preserve"> STYLEREF 1 \s </w:instrText>
      </w:r>
      <w:r w:rsidR="00C9564B">
        <w:fldChar w:fldCharType="separate"/>
      </w:r>
      <w:r w:rsidR="00C9564B">
        <w:t>5</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6</w:t>
      </w:r>
      <w:r w:rsidR="00C9564B">
        <w:fldChar w:fldCharType="end"/>
      </w:r>
      <w:r w:rsidRPr="00610B12">
        <w:t xml:space="preserve"> SHAP Feature Importance</w:t>
      </w:r>
      <w:bookmarkEnd w:id="137"/>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0905" cy="2338070"/>
                    </a:xfrm>
                    <a:prstGeom prst="rect">
                      <a:avLst/>
                    </a:prstGeom>
                  </pic:spPr>
                </pic:pic>
              </a:graphicData>
            </a:graphic>
          </wp:inline>
        </w:drawing>
      </w:r>
    </w:p>
    <w:p w14:paraId="1FD0D629" w14:textId="2AD516D5" w:rsidR="000C2F9B" w:rsidRPr="00610B12" w:rsidRDefault="000C2F9B" w:rsidP="000C2F9B">
      <w:pPr>
        <w:pStyle w:val="Caption"/>
        <w:jc w:val="center"/>
        <w:rPr>
          <w:i w:val="0"/>
        </w:rPr>
      </w:pPr>
      <w:bookmarkStart w:id="138" w:name="_Toc73363670"/>
      <w:r w:rsidRPr="00610B12">
        <w:t xml:space="preserve">Figure </w:t>
      </w:r>
      <w:r w:rsidR="00C9564B">
        <w:fldChar w:fldCharType="begin"/>
      </w:r>
      <w:r w:rsidR="00C9564B">
        <w:instrText xml:space="preserve"> STYLEREF 1 \s </w:instrText>
      </w:r>
      <w:r w:rsidR="00C9564B">
        <w:fldChar w:fldCharType="separate"/>
      </w:r>
      <w:r w:rsidR="00C9564B">
        <w:t>5</w:t>
      </w:r>
      <w:r w:rsidR="00C9564B">
        <w:fldChar w:fldCharType="end"/>
      </w:r>
      <w:r w:rsidR="00C9564B">
        <w:t>.</w:t>
      </w:r>
      <w:r w:rsidR="00C9564B">
        <w:fldChar w:fldCharType="begin"/>
      </w:r>
      <w:r w:rsidR="00C9564B">
        <w:instrText xml:space="preserve"> SEQ Figure \* ARABIC \s 1 </w:instrText>
      </w:r>
      <w:r w:rsidR="00C9564B">
        <w:fldChar w:fldCharType="separate"/>
      </w:r>
      <w:r w:rsidR="00C9564B">
        <w:t>7</w:t>
      </w:r>
      <w:r w:rsidR="00C9564B">
        <w:fldChar w:fldCharType="end"/>
      </w:r>
      <w:r w:rsidRPr="00610B12">
        <w:t>: Clustering SHAP Values</w:t>
      </w:r>
      <w:r w:rsidR="00AA6A29" w:rsidRPr="00610B12">
        <w:t xml:space="preserve"> by explanation similarity</w:t>
      </w:r>
      <w:bookmarkEnd w:id="138"/>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479B1840" w14:textId="77777777" w:rsidR="00C9564B" w:rsidRDefault="001A5391" w:rsidP="00731DA1">
      <w:pPr>
        <w:pStyle w:val="Caption"/>
        <w:rPr>
          <w:i w:val="0"/>
        </w:rPr>
      </w:pPr>
      <w:r>
        <w:lastRenderedPageBreak/>
        <w:drawing>
          <wp:inline distT="0" distB="0" distL="0" distR="0" wp14:anchorId="71585054" wp14:editId="0F81D5E2">
            <wp:extent cx="5970905" cy="468050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70905" cy="4680508"/>
                    </a:xfrm>
                    <a:prstGeom prst="rect">
                      <a:avLst/>
                    </a:prstGeom>
                    <a:noFill/>
                    <a:ln>
                      <a:noFill/>
                    </a:ln>
                  </pic:spPr>
                </pic:pic>
              </a:graphicData>
            </a:graphic>
          </wp:inline>
        </w:drawing>
      </w:r>
    </w:p>
    <w:p w14:paraId="18154AD2" w14:textId="77777777" w:rsidR="00C9564B" w:rsidRDefault="00C9564B" w:rsidP="00C9564B">
      <w:pPr>
        <w:pStyle w:val="Caption"/>
        <w:jc w:val="center"/>
      </w:pPr>
      <w:bookmarkStart w:id="139" w:name="_Toc73363671"/>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8</w:t>
      </w:r>
      <w:r>
        <w:fldChar w:fldCharType="end"/>
      </w:r>
      <w:r>
        <w:t>: SHAP value (impact on model output)</w:t>
      </w:r>
      <w:bookmarkEnd w:id="139"/>
    </w:p>
    <w:p w14:paraId="00C46253" w14:textId="41778260" w:rsidR="006134C7" w:rsidRPr="00610B12" w:rsidRDefault="008D3833" w:rsidP="00C9564B">
      <w:pPr>
        <w:pStyle w:val="Caption"/>
        <w:rPr>
          <w:rFonts w:eastAsiaTheme="majorEastAsia"/>
          <w:b/>
          <w:bCs/>
          <w:color w:val="345A8A" w:themeColor="accent1" w:themeShade="B5"/>
          <w:sz w:val="40"/>
          <w:szCs w:val="32"/>
        </w:rPr>
      </w:pPr>
      <w:r>
        <w:rPr>
          <w:i w:val="0"/>
        </w:rPr>
        <w:t>The global importance plot in Figure 5.8 showcases that the contract month to month has the highest importance</w:t>
      </w:r>
      <w:r w:rsidR="00482061">
        <w:rPr>
          <w:i w:val="0"/>
        </w:rPr>
        <w:t>,</w:t>
      </w:r>
      <w:r>
        <w:rPr>
          <w:i w:val="0"/>
        </w:rPr>
        <w:t xml:space="preserve"> followed by if the internet service is using Optic Fiber. </w:t>
      </w:r>
      <w:r w:rsidR="00E92B54">
        <w:rPr>
          <w:i w:val="0"/>
        </w:rPr>
        <w:t>Shapely values help gain a global non</w:t>
      </w:r>
      <w:r w:rsidR="00482061">
        <w:rPr>
          <w:i w:val="0"/>
        </w:rPr>
        <w:t>-</w:t>
      </w:r>
      <w:r w:rsidR="00E92B54">
        <w:rPr>
          <w:i w:val="0"/>
        </w:rPr>
        <w:t>parametric view.</w:t>
      </w:r>
      <w:r w:rsidR="00482061">
        <w:rPr>
          <w:i w:val="0"/>
        </w:rPr>
        <w:t xml:space="preserve"> </w:t>
      </w:r>
      <w:r>
        <w:rPr>
          <w:i w:val="0"/>
        </w:rPr>
        <w:t xml:space="preserve">Finally, as we have seen in the model interpretation before, tenure is the nest most </w:t>
      </w:r>
      <w:r w:rsidR="007216A8">
        <w:rPr>
          <w:i w:val="0"/>
        </w:rPr>
        <w:t>important</w:t>
      </w:r>
      <w:bookmarkStart w:id="140" w:name="_GoBack"/>
      <w:bookmarkEnd w:id="140"/>
      <w:r>
        <w:rPr>
          <w:i w:val="0"/>
        </w:rPr>
        <w:t xml:space="preserve"> feature. </w:t>
      </w:r>
      <w:r w:rsidR="002C71ED" w:rsidRPr="00610B12">
        <w:rPr>
          <w:i w:val="0"/>
        </w:rPr>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4F5752D2" w:rsidR="007A0887" w:rsidRPr="00610B12" w:rsidRDefault="007A0887" w:rsidP="00261525">
      <w:pPr>
        <w:pStyle w:val="Heading2"/>
      </w:pPr>
      <w:bookmarkStart w:id="141" w:name="_Toc73333827"/>
      <w:r w:rsidRPr="00610B12">
        <w:lastRenderedPageBreak/>
        <w:t>5.</w:t>
      </w:r>
      <w:r w:rsidR="000303A1" w:rsidRPr="00610B12">
        <w:t>6</w:t>
      </w:r>
      <w:r w:rsidRPr="00610B12">
        <w:t xml:space="preserve"> Summary</w:t>
      </w:r>
      <w:bookmarkEnd w:id="141"/>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2" w:name="_Toc73333828"/>
      <w:r w:rsidRPr="00610B12">
        <w:lastRenderedPageBreak/>
        <w:t>CHAPTER 6:</w:t>
      </w:r>
      <w:r w:rsidR="0050041D" w:rsidRPr="00610B12">
        <w:t xml:space="preserve"> </w:t>
      </w:r>
      <w:r w:rsidR="00400515" w:rsidRPr="00610B12">
        <w:br/>
      </w:r>
      <w:r w:rsidRPr="00610B12">
        <w:t>CONCLUSIONS AND RECOMMENDATIONS</w:t>
      </w:r>
      <w:bookmarkEnd w:id="142"/>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3" w:name="_Toc73333829"/>
      <w:r w:rsidRPr="00610B12">
        <w:t>6.1 Introduction</w:t>
      </w:r>
      <w:bookmarkEnd w:id="143"/>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4" w:name="_Toc73333830"/>
      <w:r w:rsidRPr="00610B12">
        <w:t>6.2 Discussion and Conclusion</w:t>
      </w:r>
      <w:bookmarkEnd w:id="144"/>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5" w:name="_Toc73333831"/>
      <w:r w:rsidRPr="00610B12">
        <w:lastRenderedPageBreak/>
        <w:t>6.3 Contribution to Knowledge</w:t>
      </w:r>
      <w:bookmarkEnd w:id="145"/>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6" w:name="_Toc73333832"/>
      <w:r w:rsidRPr="00610B12">
        <w:t xml:space="preserve">6.4 </w:t>
      </w:r>
      <w:r w:rsidR="007A0887" w:rsidRPr="00610B12">
        <w:t>Future Recommendations</w:t>
      </w:r>
      <w:bookmarkEnd w:id="146"/>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7" w:name="_Toc73333833"/>
      <w:r w:rsidRPr="00610B12">
        <w:lastRenderedPageBreak/>
        <w:t>R</w:t>
      </w:r>
      <w:r w:rsidR="00EE3920" w:rsidRPr="00610B12">
        <w:t>EFERENCES</w:t>
      </w:r>
      <w:bookmarkEnd w:id="147"/>
    </w:p>
    <w:p w14:paraId="6F19A65A" w14:textId="7FB4B183" w:rsidR="0016414E" w:rsidRPr="0016414E" w:rsidRDefault="0074716F" w:rsidP="001D6F70">
      <w:pPr>
        <w:pStyle w:val="ListParagraph"/>
        <w:numPr>
          <w:ilvl w:val="0"/>
          <w:numId w:val="48"/>
        </w:numPr>
      </w:pPr>
      <w:r w:rsidRPr="00610B12">
        <w:fldChar w:fldCharType="begin" w:fldLock="1"/>
      </w:r>
      <w:r w:rsidRPr="00610B12">
        <w:instrText xml:space="preserve">ADDIN Mendeley Bibliography CSL_BIBLIOGRAPHY </w:instrText>
      </w:r>
      <w:r w:rsidRPr="00610B12">
        <w:fldChar w:fldCharType="separate"/>
      </w:r>
      <w:r w:rsidR="0016414E" w:rsidRPr="0016414E">
        <w:t xml:space="preserve">Agrawal, S., (2018) Customer Churn Prediction Modelling Based on Behavioural patterns Analysis using Deep Learning. </w:t>
      </w:r>
      <w:r w:rsidR="0016414E" w:rsidRPr="001D6F70">
        <w:rPr>
          <w:i/>
          <w:iCs/>
        </w:rPr>
        <w:t>2018 International Conference on Smart Computing and Electronic Enterprise (ICSCEE)</w:t>
      </w:r>
      <w:r w:rsidR="0016414E" w:rsidRPr="0016414E">
        <w:t>, pp.1–6.</w:t>
      </w:r>
    </w:p>
    <w:p w14:paraId="460FB6D1" w14:textId="77777777" w:rsidR="0016414E" w:rsidRPr="0016414E" w:rsidRDefault="0016414E" w:rsidP="001D6F70">
      <w:pPr>
        <w:pStyle w:val="ListParagraph"/>
        <w:numPr>
          <w:ilvl w:val="0"/>
          <w:numId w:val="48"/>
        </w:numPr>
      </w:pPr>
      <w:r w:rsidRPr="0016414E">
        <w:t>Ahmad, A.K., Jafar, A. and Aljoumaa, K., (n.d.) Customer churn prediction in telecom using machine learning in big data platform. [online] Available at: https://doi.org/10.1186/s40537-019-0191-6.</w:t>
      </w:r>
    </w:p>
    <w:p w14:paraId="63E54DF5" w14:textId="77777777" w:rsidR="0016414E" w:rsidRPr="0016414E" w:rsidRDefault="0016414E" w:rsidP="001D6F70">
      <w:pPr>
        <w:pStyle w:val="ListParagraph"/>
        <w:numPr>
          <w:ilvl w:val="0"/>
          <w:numId w:val="48"/>
        </w:numPr>
      </w:pPr>
      <w:r w:rsidRPr="0016414E">
        <w:t xml:space="preserve">Ahmed, A. and Linen, D.M., (2017) A review and analysis of churn prediction methods for customer retention in telecom industries. In: </w:t>
      </w:r>
      <w:r w:rsidRPr="001D6F70">
        <w:rPr>
          <w:i/>
          <w:iCs/>
        </w:rPr>
        <w:t>2017 4th International Conference on Advanced Computing and Communication Systems, ICACCS 2017</w:t>
      </w:r>
      <w:r w:rsidRPr="0016414E">
        <w:t>. Institute of Electrical and Electronics Engineers Inc.</w:t>
      </w:r>
    </w:p>
    <w:p w14:paraId="6EECAEA1" w14:textId="77777777" w:rsidR="0016414E" w:rsidRPr="0016414E" w:rsidRDefault="0016414E" w:rsidP="001D6F70">
      <w:pPr>
        <w:pStyle w:val="ListParagraph"/>
        <w:numPr>
          <w:ilvl w:val="0"/>
          <w:numId w:val="48"/>
        </w:numPr>
      </w:pPr>
      <w:r w:rsidRPr="0016414E">
        <w:t xml:space="preserve">Ahmed, A.A. and Maheswari, D., (2017) A Review And Analysis Of Churn Prediction Methods For Customer Retention In Telecom Industries. </w:t>
      </w:r>
      <w:r w:rsidRPr="001D6F70">
        <w:rPr>
          <w:i/>
          <w:iCs/>
        </w:rPr>
        <w:t>2017 International Conference on Advanced Computing and Communication Systems</w:t>
      </w:r>
      <w:r w:rsidRPr="0016414E">
        <w:t>.</w:t>
      </w:r>
    </w:p>
    <w:p w14:paraId="08F455A5" w14:textId="77777777" w:rsidR="0016414E" w:rsidRPr="0016414E" w:rsidRDefault="0016414E" w:rsidP="001D6F70">
      <w:pPr>
        <w:pStyle w:val="ListParagraph"/>
        <w:numPr>
          <w:ilvl w:val="0"/>
          <w:numId w:val="48"/>
        </w:numPr>
      </w:pPr>
      <w:r w:rsidRPr="0016414E">
        <w:t>Ambildhuke, G.M., Rekha, G. and Tyagi, A.K., (2021) Performance Analysis of Undersampling Approaches for Solving Customer Churn Prediction. [online] Springer, Singapore, pp.341–347. Available at: https://link.springer.com/chapter/10.1007/978-981-15-9689-6_37 [Accessed 21 Mar. 2021].</w:t>
      </w:r>
    </w:p>
    <w:p w14:paraId="208657DC" w14:textId="77777777" w:rsidR="0016414E" w:rsidRPr="0016414E" w:rsidRDefault="0016414E" w:rsidP="001D6F70">
      <w:pPr>
        <w:pStyle w:val="ListParagraph"/>
        <w:numPr>
          <w:ilvl w:val="0"/>
          <w:numId w:val="48"/>
        </w:numPr>
      </w:pPr>
      <w:r w:rsidRPr="0016414E">
        <w:t xml:space="preserve">Andrews, R., (2019) Churn Prediction in Telecom Sector Using Machine Learning. </w:t>
      </w:r>
      <w:r w:rsidRPr="001D6F70">
        <w:rPr>
          <w:i/>
          <w:iCs/>
        </w:rPr>
        <w:t>International Journal of Information Systems and Computer Sciences</w:t>
      </w:r>
      <w:r w:rsidRPr="0016414E">
        <w:t>, 82, pp.132–134.</w:t>
      </w:r>
    </w:p>
    <w:p w14:paraId="66AA3C1B" w14:textId="687E6CF7" w:rsidR="0016414E" w:rsidRPr="0016414E" w:rsidRDefault="0016414E" w:rsidP="001D6F70">
      <w:pPr>
        <w:pStyle w:val="ListParagraph"/>
        <w:numPr>
          <w:ilvl w:val="0"/>
          <w:numId w:val="48"/>
        </w:numPr>
      </w:pPr>
      <w:r w:rsidRPr="0016414E">
        <w:t xml:space="preserve">Anon (2021) </w:t>
      </w:r>
      <w:r w:rsidRPr="001D6F70">
        <w:rPr>
          <w:i/>
          <w:iCs/>
        </w:rPr>
        <w:t>Cognos Analytics - IBM Business Analytics Community</w:t>
      </w:r>
      <w:r w:rsidRPr="0016414E">
        <w:t>. [online] Available at: https://community.ibm.com/community/user/businessanalytics/blogs/steven-macko/2019/07/11/telco-customer-churn-1113 [Accessed 14 Mar. 2021].</w:t>
      </w:r>
    </w:p>
    <w:p w14:paraId="2BD0D53D" w14:textId="77777777" w:rsidR="0016414E" w:rsidRPr="0016414E" w:rsidRDefault="0016414E" w:rsidP="001D6F70">
      <w:pPr>
        <w:pStyle w:val="ListParagraph"/>
        <w:numPr>
          <w:ilvl w:val="0"/>
          <w:numId w:val="48"/>
        </w:numPr>
      </w:pPr>
      <w:r w:rsidRPr="0016414E">
        <w:t xml:space="preserve">Anon (2021) </w:t>
      </w:r>
      <w:r w:rsidRPr="001D6F70">
        <w:rPr>
          <w:i/>
          <w:iCs/>
        </w:rPr>
        <w:t>Digital transformation for 2020 and beyond eight telco considerations</w:t>
      </w:r>
      <w:r w:rsidRPr="0016414E">
        <w:t>. [online] Available at: https://www.ey.com/en_in/tmt/digital-transformation-for-2020-and-beyond-eight-telco-considera [Accessed 25 Mar. 2021].</w:t>
      </w:r>
    </w:p>
    <w:p w14:paraId="0591618D" w14:textId="77777777" w:rsidR="0016414E" w:rsidRPr="0016414E" w:rsidRDefault="0016414E" w:rsidP="001D6F70">
      <w:pPr>
        <w:pStyle w:val="ListParagraph"/>
        <w:numPr>
          <w:ilvl w:val="0"/>
          <w:numId w:val="48"/>
        </w:numPr>
      </w:pPr>
      <w:r w:rsidRPr="0016414E">
        <w:t xml:space="preserve">Anon (2021) </w:t>
      </w:r>
      <w:r w:rsidRPr="001D6F70">
        <w:rPr>
          <w:i/>
          <w:iCs/>
        </w:rPr>
        <w:t>Why is the telecom industry struggling with product success?</w:t>
      </w:r>
      <w:r w:rsidRPr="0016414E">
        <w:t xml:space="preserve"> [online] Available at: https://internationalfinance.com/why-telecom-industry-struggling-product-success/ [Accessed 25 Mar. 2021].</w:t>
      </w:r>
    </w:p>
    <w:p w14:paraId="35581047" w14:textId="77777777" w:rsidR="0016414E" w:rsidRPr="0016414E" w:rsidRDefault="0016414E" w:rsidP="001D6F70">
      <w:pPr>
        <w:pStyle w:val="ListParagraph"/>
        <w:numPr>
          <w:ilvl w:val="0"/>
          <w:numId w:val="48"/>
        </w:numPr>
      </w:pPr>
      <w:r w:rsidRPr="0016414E">
        <w:t xml:space="preserve">Castanedo, F., Valverde, G., Zaratiegui, J. and Vazquez, A., (2014) Using Deep Learning </w:t>
      </w:r>
      <w:r w:rsidRPr="0016414E">
        <w:lastRenderedPageBreak/>
        <w:t>to Predict Customer Churn in a Mobile Telecommunication Network Federico. pp.1–8.</w:t>
      </w:r>
    </w:p>
    <w:p w14:paraId="0E753429" w14:textId="77777777" w:rsidR="0016414E" w:rsidRPr="0016414E" w:rsidRDefault="0016414E" w:rsidP="001D6F70">
      <w:pPr>
        <w:pStyle w:val="ListParagraph"/>
        <w:numPr>
          <w:ilvl w:val="0"/>
          <w:numId w:val="48"/>
        </w:numPr>
      </w:pPr>
      <w:r w:rsidRPr="0016414E">
        <w:t xml:space="preserve">Ebrah, K. and Elnasir, S., (2019) Churn Prediction Using Machine Learning and Recommendations Plans for Telecoms. </w:t>
      </w:r>
      <w:r w:rsidRPr="001D6F70">
        <w:rPr>
          <w:i/>
          <w:iCs/>
        </w:rPr>
        <w:t>11Journal of Computer and Communications</w:t>
      </w:r>
      <w:r w:rsidRPr="0016414E">
        <w:t>, [online] ``23df, pp.33–53. Available at: https://doi.org/10.4236/jcc.2019.711003 [Accessed 10 Jan. 2021].</w:t>
      </w:r>
    </w:p>
    <w:p w14:paraId="415EBD7F" w14:textId="77777777" w:rsidR="0016414E" w:rsidRPr="0016414E" w:rsidRDefault="0016414E" w:rsidP="001D6F70">
      <w:pPr>
        <w:pStyle w:val="ListParagraph"/>
        <w:numPr>
          <w:ilvl w:val="0"/>
          <w:numId w:val="48"/>
        </w:numPr>
      </w:pPr>
      <w:r w:rsidRPr="0016414E">
        <w:t xml:space="preserve">Fonseca Coelho, A., (n.d.) </w:t>
      </w:r>
      <w:r w:rsidRPr="001D6F70">
        <w:rPr>
          <w:i/>
          <w:iCs/>
        </w:rPr>
        <w:t>Churn Prediction in Telecom Sector: A completed data engineering Framework</w:t>
      </w:r>
      <w:r w:rsidRPr="0016414E">
        <w:t>.</w:t>
      </w:r>
    </w:p>
    <w:p w14:paraId="6A98783E" w14:textId="77777777" w:rsidR="0016414E" w:rsidRPr="0016414E" w:rsidRDefault="0016414E" w:rsidP="001D6F70">
      <w:pPr>
        <w:pStyle w:val="ListParagraph"/>
        <w:numPr>
          <w:ilvl w:val="0"/>
          <w:numId w:val="48"/>
        </w:numPr>
      </w:pPr>
      <w:r w:rsidRPr="0016414E">
        <w:t xml:space="preserve">Hadden, J., Tiwari, A., Roy, R. and Ruta, D., (2006) Churn Prediction: Does Technology Matter. </w:t>
      </w:r>
      <w:r w:rsidRPr="001D6F70">
        <w:rPr>
          <w:i/>
          <w:iCs/>
        </w:rPr>
        <w:t>International Journal of Intelligent Technology</w:t>
      </w:r>
      <w:r w:rsidRPr="0016414E">
        <w:t>, 1, pp.104–110.</w:t>
      </w:r>
    </w:p>
    <w:p w14:paraId="7649CAD2" w14:textId="77777777" w:rsidR="0016414E" w:rsidRPr="0016414E" w:rsidRDefault="0016414E" w:rsidP="001D6F70">
      <w:pPr>
        <w:pStyle w:val="ListParagraph"/>
        <w:numPr>
          <w:ilvl w:val="0"/>
          <w:numId w:val="48"/>
        </w:numPr>
      </w:pPr>
      <w:r w:rsidRPr="0016414E">
        <w:t xml:space="preserve">Halibas, A.S., Cherian Matthew, A., Pillai, I.G., Harold Reazol, J., Delvo, E.G. and Bonachita Reazol, L., (2019) Determining the intervening effects of exploratory data analysis and feature engineering in telecoms customer churn modelling. </w:t>
      </w:r>
      <w:r w:rsidRPr="001D6F70">
        <w:rPr>
          <w:i/>
          <w:iCs/>
        </w:rPr>
        <w:t>2019 4th MEC International Conference on Big Data and Smart City, ICBDSC 2019</w:t>
      </w:r>
      <w:r w:rsidRPr="0016414E">
        <w:t>.</w:t>
      </w:r>
    </w:p>
    <w:p w14:paraId="07F6D480" w14:textId="77777777" w:rsidR="0016414E" w:rsidRPr="0016414E" w:rsidRDefault="0016414E" w:rsidP="001D6F70">
      <w:pPr>
        <w:pStyle w:val="ListParagraph"/>
        <w:numPr>
          <w:ilvl w:val="0"/>
          <w:numId w:val="48"/>
        </w:numPr>
      </w:pPr>
      <w:r w:rsidRPr="0016414E">
        <w:t xml:space="preserve">Hargreaves, C.A., (2019) A Machine Learning Algorithm for Churn Reduction &amp; Revenue Maximization: An Application in the Telecommunication Industry. </w:t>
      </w:r>
      <w:r w:rsidRPr="001D6F70">
        <w:rPr>
          <w:i/>
          <w:iCs/>
        </w:rPr>
        <w:t>International Journal of Future Computer and Communication</w:t>
      </w:r>
      <w:r w:rsidRPr="0016414E">
        <w:t>, 84, pp.109–113.</w:t>
      </w:r>
    </w:p>
    <w:p w14:paraId="2342EFDE" w14:textId="77777777" w:rsidR="0016414E" w:rsidRPr="0016414E" w:rsidRDefault="0016414E" w:rsidP="001D6F70">
      <w:pPr>
        <w:pStyle w:val="ListParagraph"/>
        <w:numPr>
          <w:ilvl w:val="0"/>
          <w:numId w:val="48"/>
        </w:numPr>
      </w:pPr>
      <w:r w:rsidRPr="0016414E">
        <w:t xml:space="preserve">Havrylovych, M. and Nataliia Kuznietsova, ©, (2019) </w:t>
      </w:r>
      <w:r w:rsidRPr="001D6F70">
        <w:rPr>
          <w:i/>
          <w:iCs/>
        </w:rPr>
        <w:t>Survival analysis methods for churn prevention in telecommunications industry</w:t>
      </w:r>
      <w:r w:rsidRPr="0016414E">
        <w:t>.</w:t>
      </w:r>
    </w:p>
    <w:p w14:paraId="59F8E86B" w14:textId="77777777" w:rsidR="0016414E" w:rsidRPr="0016414E" w:rsidRDefault="0016414E" w:rsidP="001D6F70">
      <w:pPr>
        <w:pStyle w:val="ListParagraph"/>
        <w:numPr>
          <w:ilvl w:val="0"/>
          <w:numId w:val="48"/>
        </w:numPr>
      </w:pPr>
      <w:r w:rsidRPr="0016414E">
        <w:t xml:space="preserve">Induja, S. and Eswaramurthy, V.P., (2015) </w:t>
      </w:r>
      <w:r w:rsidRPr="001D6F70">
        <w:rPr>
          <w:i/>
          <w:iCs/>
        </w:rPr>
        <w:t>Customers Churn Prediction and Attribute Selection in Telecom Industry Using Kernelized Extreme Learning Machine and Bat Algorithms</w:t>
      </w:r>
      <w:r w:rsidRPr="0016414E">
        <w:t xml:space="preserve">. [online] </w:t>
      </w:r>
      <w:r w:rsidRPr="001D6F70">
        <w:rPr>
          <w:i/>
          <w:iCs/>
        </w:rPr>
        <w:t>International Journal of Science and Research (IJSR) ISSN</w:t>
      </w:r>
      <w:r w:rsidRPr="0016414E">
        <w:t>, Available at: www.ijsr.net [Accessed 18 Feb. 2021].</w:t>
      </w:r>
    </w:p>
    <w:p w14:paraId="3CF949BB" w14:textId="77777777" w:rsidR="0016414E" w:rsidRPr="0016414E" w:rsidRDefault="0016414E" w:rsidP="001D6F70">
      <w:pPr>
        <w:pStyle w:val="ListParagraph"/>
        <w:numPr>
          <w:ilvl w:val="0"/>
          <w:numId w:val="48"/>
        </w:numPr>
      </w:pPr>
      <w:r w:rsidRPr="0016414E">
        <w:t xml:space="preserve">Jahromi, A.T., Stakhovych, S. and Ewing, M., (2014) Managing B2B customer churn, retention and profitability. </w:t>
      </w:r>
      <w:r w:rsidRPr="001D6F70">
        <w:rPr>
          <w:i/>
          <w:iCs/>
        </w:rPr>
        <w:t>Industrial Marketing Management</w:t>
      </w:r>
      <w:r w:rsidRPr="0016414E">
        <w:t>, [online] 437, pp.1258–1268. Available at: https://research.monash.edu/en/publications/managing-b2b-customer-churn-retention-and-profitability [Accessed 16 Jan. 2021].</w:t>
      </w:r>
    </w:p>
    <w:p w14:paraId="428E6440" w14:textId="77777777" w:rsidR="0016414E" w:rsidRPr="0016414E" w:rsidRDefault="0016414E" w:rsidP="001D6F70">
      <w:pPr>
        <w:pStyle w:val="ListParagraph"/>
        <w:numPr>
          <w:ilvl w:val="0"/>
          <w:numId w:val="48"/>
        </w:numPr>
      </w:pPr>
      <w:r w:rsidRPr="0016414E">
        <w:t>Jain, H., Yadav, G. and Manoov, R., (2021) Churn Prediction and Retention in Banking, Telecom and IT Sectors Using Machine Learning Techniques. [online] Springer, Singapore, pp.137–156. Available at: https://link.springer.com/chapter/10.1007/978-981-15-5243-4_12 [Accessed 21 Mar. 2021].</w:t>
      </w:r>
    </w:p>
    <w:p w14:paraId="6BA8B281" w14:textId="77777777" w:rsidR="0016414E" w:rsidRPr="0016414E" w:rsidRDefault="0016414E" w:rsidP="001D6F70">
      <w:pPr>
        <w:pStyle w:val="ListParagraph"/>
        <w:numPr>
          <w:ilvl w:val="0"/>
          <w:numId w:val="48"/>
        </w:numPr>
      </w:pPr>
      <w:r w:rsidRPr="0016414E">
        <w:t xml:space="preserve">Kaggle, (2018) </w:t>
      </w:r>
      <w:r w:rsidRPr="001D6F70">
        <w:rPr>
          <w:i/>
          <w:iCs/>
        </w:rPr>
        <w:t>Telco Customer Churn</w:t>
      </w:r>
      <w:r w:rsidRPr="0016414E">
        <w:t xml:space="preserve">. </w:t>
      </w:r>
      <w:r w:rsidRPr="001D6F70">
        <w:rPr>
          <w:i/>
          <w:iCs/>
        </w:rPr>
        <w:t>Kaggle.com</w:t>
      </w:r>
      <w:r w:rsidRPr="0016414E">
        <w:t xml:space="preserve">. Available at: </w:t>
      </w:r>
      <w:r w:rsidRPr="0016414E">
        <w:lastRenderedPageBreak/>
        <w:t>https://www.kaggle.com/blastchar/telco-customer-churn [Accessed 9 Jan. 2021].</w:t>
      </w:r>
    </w:p>
    <w:p w14:paraId="41D4F51A" w14:textId="77777777" w:rsidR="0016414E" w:rsidRPr="0016414E" w:rsidRDefault="0016414E" w:rsidP="001D6F70">
      <w:pPr>
        <w:pStyle w:val="ListParagraph"/>
        <w:numPr>
          <w:ilvl w:val="0"/>
          <w:numId w:val="48"/>
        </w:numPr>
      </w:pPr>
      <w:r w:rsidRPr="0016414E">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CBB233" w14:textId="77777777" w:rsidR="0016414E" w:rsidRPr="0016414E" w:rsidRDefault="0016414E" w:rsidP="001D6F70">
      <w:pPr>
        <w:pStyle w:val="ListParagraph"/>
        <w:numPr>
          <w:ilvl w:val="0"/>
          <w:numId w:val="48"/>
        </w:numPr>
      </w:pPr>
      <w:r w:rsidRPr="0016414E">
        <w:t>Khurana, U., Nargesian, F., Samulowitz, H., Khalil, E.B. and Turaga, D., (2017) Learning Feature Engineering for Classification. [online] Available at: https://www.researchgate.net/publication/318829821 [Accessed 19 May 2021].</w:t>
      </w:r>
    </w:p>
    <w:p w14:paraId="1E801A82" w14:textId="77777777" w:rsidR="0016414E" w:rsidRPr="0016414E" w:rsidRDefault="0016414E" w:rsidP="001D6F70">
      <w:pPr>
        <w:pStyle w:val="ListParagraph"/>
        <w:numPr>
          <w:ilvl w:val="0"/>
          <w:numId w:val="48"/>
        </w:numPr>
      </w:pPr>
      <w:r w:rsidRPr="0016414E">
        <w:t xml:space="preserve">Kriti, (2019) </w:t>
      </w:r>
      <w:r w:rsidRPr="001D6F70">
        <w:rPr>
          <w:i/>
          <w:iCs/>
        </w:rPr>
        <w:t>Customer churn: A study of factors affecting customer churn using machine learning</w:t>
      </w:r>
      <w:r w:rsidRPr="0016414E">
        <w:t>. [online] Available at: https://lib.dr.iastate.edu/creativecomponents [Accessed 14 Mar. 2021].</w:t>
      </w:r>
    </w:p>
    <w:p w14:paraId="3385A7BF" w14:textId="77777777" w:rsidR="0016414E" w:rsidRPr="0016414E" w:rsidRDefault="0016414E" w:rsidP="001D6F70">
      <w:pPr>
        <w:pStyle w:val="ListParagraph"/>
        <w:numPr>
          <w:ilvl w:val="0"/>
          <w:numId w:val="48"/>
        </w:numPr>
      </w:pPr>
      <w:r w:rsidRPr="0016414E">
        <w:t xml:space="preserve">Kuo, Y.-F., Wu, C.-M. and Deng, W.-J., (2009) The relationships among service quality, perceived value, customer satisfaction, and post-purchase intention in mobile value-added services. </w:t>
      </w:r>
      <w:r w:rsidRPr="001D6F70">
        <w:rPr>
          <w:i/>
          <w:iCs/>
        </w:rPr>
        <w:t>Computers in Human Behavior</w:t>
      </w:r>
      <w:r w:rsidRPr="0016414E">
        <w:t>, 25, pp.887–896.</w:t>
      </w:r>
    </w:p>
    <w:p w14:paraId="29811EE8" w14:textId="77777777" w:rsidR="0016414E" w:rsidRPr="0016414E" w:rsidRDefault="0016414E" w:rsidP="001D6F70">
      <w:pPr>
        <w:pStyle w:val="ListParagraph"/>
        <w:numPr>
          <w:ilvl w:val="0"/>
          <w:numId w:val="48"/>
        </w:numPr>
      </w:pPr>
      <w:r w:rsidRPr="0016414E">
        <w:t>Labhsetwar, S.R., (n.d.) Predictive Analysis Of Customer Churn in Telecom Industry using Supervised Learning.</w:t>
      </w:r>
    </w:p>
    <w:p w14:paraId="598B7FEC" w14:textId="77777777" w:rsidR="0016414E" w:rsidRPr="0016414E" w:rsidRDefault="0016414E" w:rsidP="001D6F70">
      <w:pPr>
        <w:pStyle w:val="ListParagraph"/>
        <w:numPr>
          <w:ilvl w:val="0"/>
          <w:numId w:val="48"/>
        </w:numPr>
      </w:pPr>
      <w:r w:rsidRPr="0016414E">
        <w:t xml:space="preserve">Lalwani, P., Banka, H. and Kumar, C., (2017) GSA-CHSR: Gravitational Search Algorithm for Cluster Head Selection and Routing in Wireless Sensor Networks. In: </w:t>
      </w:r>
      <w:r w:rsidRPr="001D6F70">
        <w:rPr>
          <w:i/>
          <w:iCs/>
        </w:rPr>
        <w:t>Applications of Soft Computing for the Web</w:t>
      </w:r>
      <w:r w:rsidRPr="0016414E">
        <w:t>. [online] Springer Singapore, pp.225–252. Available at: https://link.springer.com/chapter/10.1007/978-981-10-7098-3_13 [Accessed 20 Mar. 2021].</w:t>
      </w:r>
    </w:p>
    <w:p w14:paraId="57B7722D" w14:textId="77777777" w:rsidR="0016414E" w:rsidRPr="0016414E" w:rsidRDefault="0016414E" w:rsidP="001D6F70">
      <w:pPr>
        <w:pStyle w:val="ListParagraph"/>
        <w:numPr>
          <w:ilvl w:val="0"/>
          <w:numId w:val="48"/>
        </w:numPr>
      </w:pPr>
      <w:r w:rsidRPr="0016414E">
        <w:t xml:space="preserve">Lalwani, P., Mishra, M.K., Chadha, J.S. and Sethi, P., (2021) Customer churn prediction system: a machine learning approach. </w:t>
      </w:r>
      <w:r w:rsidRPr="001D6F70">
        <w:rPr>
          <w:i/>
          <w:iCs/>
        </w:rPr>
        <w:t>Computing</w:t>
      </w:r>
      <w:r w:rsidRPr="0016414E">
        <w:t>.</w:t>
      </w:r>
    </w:p>
    <w:p w14:paraId="33A40256" w14:textId="77777777" w:rsidR="0016414E" w:rsidRPr="0016414E" w:rsidRDefault="0016414E" w:rsidP="001D6F70">
      <w:pPr>
        <w:pStyle w:val="ListParagraph"/>
        <w:numPr>
          <w:ilvl w:val="0"/>
          <w:numId w:val="48"/>
        </w:numPr>
      </w:pPr>
      <w:r w:rsidRPr="0016414E">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6F70">
        <w:rPr>
          <w:i/>
          <w:iCs/>
        </w:rPr>
        <w:t>International Journal of Electrical and Computer Engineering (IJECE)</w:t>
      </w:r>
      <w:r w:rsidRPr="0016414E">
        <w:t>, 102, pp.1406–1421.</w:t>
      </w:r>
    </w:p>
    <w:p w14:paraId="35FA7CDA" w14:textId="77777777" w:rsidR="0016414E" w:rsidRPr="0016414E" w:rsidRDefault="0016414E" w:rsidP="001D6F70">
      <w:pPr>
        <w:pStyle w:val="ListParagraph"/>
        <w:numPr>
          <w:ilvl w:val="0"/>
          <w:numId w:val="48"/>
        </w:numPr>
      </w:pPr>
      <w:r w:rsidRPr="0016414E">
        <w:t xml:space="preserve">Momin, S., Bohra, T. and Raut, P., (2020) </w:t>
      </w:r>
      <w:r w:rsidRPr="001D6F70">
        <w:rPr>
          <w:i/>
          <w:iCs/>
        </w:rPr>
        <w:t>Prediction of Customer Churn Using Machine Learning</w:t>
      </w:r>
      <w:r w:rsidRPr="0016414E">
        <w:t xml:space="preserve">. </w:t>
      </w:r>
      <w:r w:rsidRPr="001D6F70">
        <w:rPr>
          <w:i/>
          <w:iCs/>
        </w:rPr>
        <w:t>EAI/Springer Innovations in Communication and Computing</w:t>
      </w:r>
      <w:r w:rsidRPr="0016414E">
        <w:t>.</w:t>
      </w:r>
    </w:p>
    <w:p w14:paraId="65948857" w14:textId="77777777" w:rsidR="0016414E" w:rsidRPr="0016414E" w:rsidRDefault="0016414E" w:rsidP="001D6F70">
      <w:pPr>
        <w:pStyle w:val="ListParagraph"/>
        <w:numPr>
          <w:ilvl w:val="0"/>
          <w:numId w:val="48"/>
        </w:numPr>
      </w:pPr>
      <w:r w:rsidRPr="0016414E">
        <w:lastRenderedPageBreak/>
        <w:t xml:space="preserve">Mukhopadhyay, D., Malusare, A., Nandanwar, A. and Sakshi, S., (2021) An Approach to Mitigate the Risk of Customer Churn Using Machine Learning Algorithms. In: </w:t>
      </w:r>
      <w:r w:rsidRPr="001D6F70">
        <w:rPr>
          <w:i/>
          <w:iCs/>
        </w:rPr>
        <w:t>Lecture Notes in Networks and Systems</w:t>
      </w:r>
      <w:r w:rsidRPr="0016414E">
        <w:t>. [online] Springer Science and Business Media Deutschland GmbH, pp.133–142. Available at: https://link.springer.com/chapter/10.1007/978-981-15-7106-0_13 [Accessed 21 Mar. 2021].</w:t>
      </w:r>
    </w:p>
    <w:p w14:paraId="0E3F66F2" w14:textId="77777777" w:rsidR="0016414E" w:rsidRPr="0016414E" w:rsidRDefault="0016414E" w:rsidP="001D6F70">
      <w:pPr>
        <w:pStyle w:val="ListParagraph"/>
        <w:numPr>
          <w:ilvl w:val="0"/>
          <w:numId w:val="48"/>
        </w:numPr>
      </w:pPr>
      <w:r w:rsidRPr="0016414E">
        <w:t xml:space="preserve">Oka, N.P.H. and Arifin, A.S., (2020) Telecommunication Service Subscriber Churn Likelihood Prediction Analysis Using Diverse Machine Learning Model. </w:t>
      </w:r>
      <w:r w:rsidRPr="001D6F70">
        <w:rPr>
          <w:i/>
          <w:iCs/>
        </w:rPr>
        <w:t>MECnIT 2020 - International Conference on Mechanical, Electronics, Computer, and Industrial Technology</w:t>
      </w:r>
      <w:r w:rsidRPr="0016414E">
        <w:t>, pp.24–29.</w:t>
      </w:r>
    </w:p>
    <w:p w14:paraId="315D16A0" w14:textId="77777777" w:rsidR="0016414E" w:rsidRPr="0016414E" w:rsidRDefault="0016414E" w:rsidP="001D6F70">
      <w:pPr>
        <w:pStyle w:val="ListParagraph"/>
        <w:numPr>
          <w:ilvl w:val="0"/>
          <w:numId w:val="48"/>
        </w:numPr>
      </w:pPr>
      <w:r w:rsidRPr="0016414E">
        <w:t xml:space="preserve">Oskarsdottir, M., Bravo, C., Verbeke, W., Sarraute, C., Baesens, B. and Vanthienen, J., (2016) A comparative study of social network classifiers for predicting churn in the telecommunication industry. In: </w:t>
      </w:r>
      <w:r w:rsidRPr="001D6F70">
        <w:rPr>
          <w:i/>
          <w:iCs/>
        </w:rPr>
        <w:t>Proceedings of the 2016 IEEE/ACM International Conference on Advances in Social Networks Analysis and Mining, ASONAM 2016</w:t>
      </w:r>
      <w:r w:rsidRPr="0016414E">
        <w:t>. Institute of Electrical and Electronics Engineers Inc., pp.1151–1158.</w:t>
      </w:r>
    </w:p>
    <w:p w14:paraId="5B39C141" w14:textId="77777777" w:rsidR="0016414E" w:rsidRPr="0016414E" w:rsidRDefault="0016414E" w:rsidP="001D6F70">
      <w:pPr>
        <w:pStyle w:val="ListParagraph"/>
        <w:numPr>
          <w:ilvl w:val="0"/>
          <w:numId w:val="48"/>
        </w:numPr>
      </w:pPr>
      <w:r w:rsidRPr="0016414E">
        <w:t xml:space="preserve">Pamina, J., Beschi Raja, J., Sathya Bama, S., Soundarya, S., Sruthi, M.S., Kiruthika, S., Aiswaryadevi, V.J. and Priyanka, G., (2019) An effective classifier for predicting churn in telecommunication. </w:t>
      </w:r>
      <w:r w:rsidRPr="001D6F70">
        <w:rPr>
          <w:i/>
          <w:iCs/>
        </w:rPr>
        <w:t>Journal of Advanced Research in Dynamical and Control Systems</w:t>
      </w:r>
      <w:r w:rsidRPr="0016414E">
        <w:t>, 111 Special Issue, pp.221–229.</w:t>
      </w:r>
    </w:p>
    <w:p w14:paraId="51B7BF3E" w14:textId="77777777" w:rsidR="0016414E" w:rsidRPr="0016414E" w:rsidRDefault="0016414E" w:rsidP="001D6F70">
      <w:pPr>
        <w:pStyle w:val="ListParagraph"/>
        <w:numPr>
          <w:ilvl w:val="0"/>
          <w:numId w:val="48"/>
        </w:numPr>
      </w:pPr>
      <w:r w:rsidRPr="0016414E">
        <w:t xml:space="preserve">Priyanka Paliwal and Divya Kumar, (2017) </w:t>
      </w:r>
      <w:r w:rsidRPr="001D6F70">
        <w:rPr>
          <w:i/>
          <w:iCs/>
        </w:rPr>
        <w:t>ABC based neural network approach for churn prediction in telecommunication sector</w:t>
      </w:r>
      <w:r w:rsidRPr="0016414E">
        <w:t xml:space="preserve">. [online] </w:t>
      </w:r>
      <w:r w:rsidRPr="001D6F70">
        <w:rPr>
          <w:i/>
          <w:iCs/>
        </w:rPr>
        <w:t>(Ictis 2017)</w:t>
      </w:r>
      <w:r w:rsidRPr="0016414E">
        <w:t>, Available at: http://dx.doi.org/10.1007/978-981-13-1747-7_65.</w:t>
      </w:r>
    </w:p>
    <w:p w14:paraId="11308531" w14:textId="77777777" w:rsidR="0016414E" w:rsidRPr="0016414E" w:rsidRDefault="0016414E" w:rsidP="001D6F70">
      <w:pPr>
        <w:pStyle w:val="ListParagraph"/>
        <w:numPr>
          <w:ilvl w:val="0"/>
          <w:numId w:val="48"/>
        </w:numPr>
      </w:pPr>
      <w:r w:rsidRPr="0016414E">
        <w:t xml:space="preserve">Rajagopal, D.S., (2011) Customer Data Clustering using Data Mining Technique. </w:t>
      </w:r>
      <w:r w:rsidRPr="001D6F70">
        <w:rPr>
          <w:i/>
          <w:iCs/>
        </w:rPr>
        <w:t>International Journal of Database Management Systems</w:t>
      </w:r>
      <w:r w:rsidRPr="0016414E">
        <w:t>, [online] 34. Available at: http://arxiv.org/abs/1112.2663 [Accessed 17 Jan. 2021].</w:t>
      </w:r>
    </w:p>
    <w:p w14:paraId="0D727036" w14:textId="77777777" w:rsidR="0016414E" w:rsidRPr="0016414E" w:rsidRDefault="0016414E" w:rsidP="001D6F70">
      <w:pPr>
        <w:pStyle w:val="ListParagraph"/>
        <w:numPr>
          <w:ilvl w:val="0"/>
          <w:numId w:val="48"/>
        </w:numPr>
      </w:pPr>
      <w:r w:rsidRPr="0016414E">
        <w:t>Saonard, A., (2020) Modified Ensemble Undersampling-Boost to Handling Imbalanced Data in Churn Prediction. [online] Available at: https://core.ac.uk/download/pdf/326763412.pdf [Accessed 21 Mar. 2021].</w:t>
      </w:r>
    </w:p>
    <w:p w14:paraId="7A477F10" w14:textId="77777777" w:rsidR="0016414E" w:rsidRPr="0016414E" w:rsidRDefault="0016414E" w:rsidP="001D6F70">
      <w:pPr>
        <w:pStyle w:val="ListParagraph"/>
        <w:numPr>
          <w:ilvl w:val="0"/>
          <w:numId w:val="48"/>
        </w:numPr>
      </w:pPr>
      <w:r w:rsidRPr="0016414E">
        <w:t xml:space="preserve">Sharma, T., Gupta, P., Nigam, V. and Goel, M., (2020) Customer Churn Prediction in Telecommunications Using Gradient Boosted Trees. In: </w:t>
      </w:r>
      <w:r w:rsidRPr="001D6F70">
        <w:rPr>
          <w:i/>
          <w:iCs/>
        </w:rPr>
        <w:t>Advances in Intelligent Systems and Computing</w:t>
      </w:r>
      <w:r w:rsidRPr="0016414E">
        <w:t xml:space="preserve">. [online] Springer, pp.235–246. Available at: https://link.springer.com/chapter/10.1007/978-981-15-0324-5_20 [Accessed 21 Mar. </w:t>
      </w:r>
      <w:r w:rsidRPr="0016414E">
        <w:lastRenderedPageBreak/>
        <w:t>2021].</w:t>
      </w:r>
    </w:p>
    <w:p w14:paraId="23E2728A" w14:textId="77777777" w:rsidR="0016414E" w:rsidRPr="0016414E" w:rsidRDefault="0016414E" w:rsidP="001D6F70">
      <w:pPr>
        <w:pStyle w:val="ListParagraph"/>
        <w:numPr>
          <w:ilvl w:val="0"/>
          <w:numId w:val="48"/>
        </w:numPr>
      </w:pPr>
      <w:r w:rsidRPr="0016414E">
        <w:t xml:space="preserve">Tamuka, N. and Sibanda, K., (2021) Real Time Customer Churn Scoring Model for the Telecommunications Industry. </w:t>
      </w:r>
      <w:r w:rsidRPr="001D6F70">
        <w:rPr>
          <w:i/>
          <w:iCs/>
        </w:rPr>
        <w:t>IEEE</w:t>
      </w:r>
      <w:r w:rsidRPr="0016414E">
        <w:t>, pp.1–9.</w:t>
      </w:r>
    </w:p>
    <w:p w14:paraId="4150D6FF" w14:textId="77777777" w:rsidR="0016414E" w:rsidRPr="0016414E" w:rsidRDefault="0016414E" w:rsidP="001D6F70">
      <w:pPr>
        <w:pStyle w:val="ListParagraph"/>
        <w:numPr>
          <w:ilvl w:val="0"/>
          <w:numId w:val="48"/>
        </w:numPr>
      </w:pPr>
      <w:r w:rsidRPr="0016414E">
        <w:t xml:space="preserve">Thabtah, F., Hammoud, S., Kamalov, F. and Gonsalves, A., (2020) Data imbalance in classification: Experimental evaluation. </w:t>
      </w:r>
      <w:r w:rsidRPr="001D6F70">
        <w:rPr>
          <w:i/>
          <w:iCs/>
        </w:rPr>
        <w:t>Information Sciences</w:t>
      </w:r>
      <w:r w:rsidRPr="0016414E">
        <w:t>, 513, pp.429–441.</w:t>
      </w:r>
    </w:p>
    <w:p w14:paraId="5554DDAF" w14:textId="77777777" w:rsidR="0016414E" w:rsidRPr="0016414E" w:rsidRDefault="0016414E" w:rsidP="001D6F70">
      <w:pPr>
        <w:pStyle w:val="ListParagraph"/>
        <w:numPr>
          <w:ilvl w:val="0"/>
          <w:numId w:val="48"/>
        </w:numPr>
      </w:pPr>
      <w:r w:rsidRPr="0016414E">
        <w:t xml:space="preserve">Thontirawong, P. and Chinchanachokchai, S., (2021) TEACHING ARTIFICIAL INTELLIGENCE AND MACHINE LEARNING IN MARKETING. </w:t>
      </w:r>
      <w:r w:rsidRPr="001D6F70">
        <w:rPr>
          <w:i/>
          <w:iCs/>
        </w:rPr>
        <w:t>Marketing Education Review</w:t>
      </w:r>
      <w:r w:rsidRPr="0016414E">
        <w:t>.</w:t>
      </w:r>
    </w:p>
    <w:p w14:paraId="33C975BD" w14:textId="77777777" w:rsidR="0016414E" w:rsidRPr="0016414E" w:rsidRDefault="0016414E" w:rsidP="001D6F70">
      <w:pPr>
        <w:pStyle w:val="ListParagraph"/>
        <w:numPr>
          <w:ilvl w:val="0"/>
          <w:numId w:val="48"/>
        </w:numPr>
      </w:pPr>
      <w:r w:rsidRPr="0016414E">
        <w:t xml:space="preserve">Tuck, W.K., Chien-Le, G. and Hu, N., (2020) A False Negative Cost Minimization Ensemble Methods for Customer Churn Analysis. In: </w:t>
      </w:r>
      <w:r w:rsidRPr="001D6F70">
        <w:rPr>
          <w:i/>
          <w:iCs/>
        </w:rPr>
        <w:t>ACM International Conference Proceeding Series</w:t>
      </w:r>
      <w:r w:rsidRPr="0016414E">
        <w:t>. [online] New York, NY, USA: Association for Computing Machinery, pp.276–280. Available at: https://dl.acm.org/doi/10.1145/3384544.3384551 [Accessed 14 Mar. 2021].</w:t>
      </w:r>
    </w:p>
    <w:p w14:paraId="52B6B477" w14:textId="77777777" w:rsidR="0016414E" w:rsidRPr="0016414E" w:rsidRDefault="0016414E" w:rsidP="001D6F70">
      <w:pPr>
        <w:pStyle w:val="ListParagraph"/>
        <w:numPr>
          <w:ilvl w:val="0"/>
          <w:numId w:val="48"/>
        </w:numPr>
      </w:pPr>
      <w:r w:rsidRPr="0016414E">
        <w:t xml:space="preserve">Umayaparvathi, V. and Iyakutti, K., (2016) </w:t>
      </w:r>
      <w:r w:rsidRPr="001D6F70">
        <w:rPr>
          <w:i/>
          <w:iCs/>
        </w:rPr>
        <w:t>A Survey on Customer Churn Prediction in Telecom Industry: Datasets, Methods and Metrics</w:t>
      </w:r>
      <w:r w:rsidRPr="0016414E">
        <w:t xml:space="preserve">. [online] </w:t>
      </w:r>
      <w:r w:rsidRPr="001D6F70">
        <w:rPr>
          <w:i/>
          <w:iCs/>
        </w:rPr>
        <w:t>International Research Journal of Engineering and Technology</w:t>
      </w:r>
      <w:r w:rsidRPr="0016414E">
        <w:t>. Available at: http://www.fuqua.duke.edu/centers/ccrm/index.html [Accessed 20 Mar. 2021].</w:t>
      </w:r>
    </w:p>
    <w:p w14:paraId="46362D25" w14:textId="77777777" w:rsidR="0016414E" w:rsidRPr="0016414E" w:rsidRDefault="0016414E" w:rsidP="001D6F70">
      <w:pPr>
        <w:pStyle w:val="ListParagraph"/>
        <w:numPr>
          <w:ilvl w:val="0"/>
          <w:numId w:val="48"/>
        </w:numPr>
      </w:pPr>
      <w:r w:rsidRPr="0016414E">
        <w:t>Wassouf, W.N., Alkhatib, R., Salloum, K. and Balloul, S., (n.d.) Predictive analytics using big data for increased customer loyalty: Syriatel Telecom Company case study. [online] Available at: https://doi.org/10.1186/s40537-020-00290-0 [Accessed 21 Mar. 2021].</w:t>
      </w:r>
    </w:p>
    <w:p w14:paraId="276EBE35" w14:textId="77777777" w:rsidR="0016414E" w:rsidRPr="0016414E" w:rsidRDefault="0016414E" w:rsidP="001D6F70">
      <w:pPr>
        <w:pStyle w:val="ListParagraph"/>
        <w:numPr>
          <w:ilvl w:val="0"/>
          <w:numId w:val="48"/>
        </w:numPr>
      </w:pPr>
      <w:r w:rsidRPr="0016414E">
        <w:t>Yuan, J., Chen, C., Yang, W., Liu, M., Xia, J., Liu, S. and Author, T., (2021) Computational Visual Media A survey of visual analytics techniques for machine learning. [online] 71, pp.3–36. Available at: https://doi.org/10.1007/s41095-020-0191-7 [Accessed 28 Mar. 2021].</w:t>
      </w:r>
    </w:p>
    <w:p w14:paraId="3D102924" w14:textId="77777777" w:rsidR="00EB1286" w:rsidRDefault="0074716F" w:rsidP="001D6F70">
      <w:pPr>
        <w:pStyle w:val="Heading1"/>
        <w:numPr>
          <w:ilvl w:val="0"/>
          <w:numId w:val="0"/>
        </w:numPr>
        <w:jc w:val="left"/>
      </w:pPr>
      <w:r w:rsidRPr="00610B12">
        <w:fldChar w:fldCharType="end"/>
      </w:r>
    </w:p>
    <w:p w14:paraId="1B3F13F6" w14:textId="77777777" w:rsidR="00EB1286" w:rsidRDefault="00EB128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069565AA" w14:textId="74802723" w:rsidR="00515C76" w:rsidRPr="00070EA1" w:rsidRDefault="00715C4B" w:rsidP="009A426A">
      <w:pPr>
        <w:pStyle w:val="Heading1"/>
        <w:numPr>
          <w:ilvl w:val="0"/>
          <w:numId w:val="0"/>
        </w:numPr>
        <w:jc w:val="left"/>
      </w:pPr>
      <w:bookmarkStart w:id="148" w:name="_Toc73333834"/>
      <w:r w:rsidRPr="00610B12">
        <w:lastRenderedPageBreak/>
        <w:t>A</w:t>
      </w:r>
      <w:r w:rsidR="00EE3920" w:rsidRPr="00610B12">
        <w:t>PPENDIX</w:t>
      </w:r>
      <w:r w:rsidRPr="00610B12">
        <w:t xml:space="preserve"> A</w:t>
      </w:r>
      <w:r w:rsidR="00EE3920" w:rsidRPr="00610B12">
        <w:t>:</w:t>
      </w:r>
      <w:r w:rsidRPr="00610B12">
        <w:t xml:space="preserve"> </w:t>
      </w:r>
      <w:r w:rsidR="00EE3920" w:rsidRPr="00610B12">
        <w:t xml:space="preserve">RESEARCH </w:t>
      </w:r>
      <w:r w:rsidR="00C80A38">
        <w:t>PROPOSAL</w:t>
      </w:r>
      <w:bookmarkEnd w:id="148"/>
    </w:p>
    <w:p w14:paraId="5E0B314C" w14:textId="77777777" w:rsidR="00CB7E42" w:rsidRPr="0045355A" w:rsidRDefault="00CB7E42" w:rsidP="00CB7E42">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6E6F292B" w14:textId="77777777" w:rsidR="00CB7E42" w:rsidRPr="0045355A" w:rsidRDefault="00CB7E42" w:rsidP="00CB7E42">
      <w:pPr>
        <w:pStyle w:val="Author"/>
        <w:spacing w:line="360" w:lineRule="auto"/>
        <w:jc w:val="both"/>
        <w:rPr>
          <w:rFonts w:ascii="Times New Roman" w:hAnsi="Times New Roman" w:cs="Times New Roman"/>
        </w:rPr>
      </w:pPr>
    </w:p>
    <w:p w14:paraId="398B3A6D" w14:textId="77777777" w:rsidR="00CB7E42" w:rsidRPr="0045355A" w:rsidRDefault="00CB7E42" w:rsidP="00CB7E42">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D4D3F57" w14:textId="77777777" w:rsidR="00CB7E42" w:rsidRPr="0045355A" w:rsidRDefault="00CB7E42" w:rsidP="00CB7E42">
      <w:pPr>
        <w:pStyle w:val="BodyText"/>
      </w:pPr>
    </w:p>
    <w:p w14:paraId="0783BAFC" w14:textId="77777777" w:rsidR="00CB7E42" w:rsidRPr="0045355A" w:rsidRDefault="00CB7E42" w:rsidP="00CB7E42">
      <w:pPr>
        <w:pStyle w:val="BodyText"/>
      </w:pPr>
    </w:p>
    <w:p w14:paraId="63A908DF" w14:textId="77777777" w:rsidR="00CB7E42" w:rsidRPr="0045355A" w:rsidRDefault="00CB7E42" w:rsidP="00CB7E42">
      <w:pPr>
        <w:pStyle w:val="Author"/>
        <w:spacing w:line="360" w:lineRule="auto"/>
        <w:jc w:val="both"/>
        <w:rPr>
          <w:rFonts w:ascii="Times New Roman" w:hAnsi="Times New Roman" w:cs="Times New Roman"/>
        </w:rPr>
      </w:pPr>
    </w:p>
    <w:p w14:paraId="66C63D1C" w14:textId="77777777" w:rsidR="00CB7E42" w:rsidRPr="0045355A" w:rsidRDefault="00CB7E42" w:rsidP="00CB7E42">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5E233CCD" w14:textId="77777777" w:rsidR="00CB7E42" w:rsidRPr="0045355A" w:rsidRDefault="00CB7E42" w:rsidP="00CB7E42">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08E07851" w14:textId="77777777" w:rsidR="00CB7E42" w:rsidRDefault="00CB7E42" w:rsidP="001840B8">
          <w:pPr>
            <w:pStyle w:val="TOCHeading"/>
            <w:spacing w:line="276"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267467DC" w14:textId="6F2CD316" w:rsidR="00CB7E42" w:rsidRDefault="007C5827" w:rsidP="001840B8">
          <w:pPr>
            <w:pStyle w:val="TOC1"/>
            <w:spacing w:line="276" w:lineRule="auto"/>
            <w:rPr>
              <w:rFonts w:eastAsiaTheme="minorEastAsia"/>
              <w:sz w:val="22"/>
              <w:szCs w:val="22"/>
            </w:rPr>
          </w:pPr>
          <w:hyperlink w:anchor="_Toc61885854" w:history="1">
            <w:r w:rsidR="00CB7E42" w:rsidRPr="000A769D">
              <w:rPr>
                <w:rStyle w:val="Hyperlink"/>
              </w:rPr>
              <w:t>Abstract</w:t>
            </w:r>
            <w:r w:rsidR="00CB7E42">
              <w:rPr>
                <w:webHidden/>
              </w:rPr>
              <w:tab/>
            </w:r>
            <w:r w:rsidR="00CB7E42">
              <w:rPr>
                <w:webHidden/>
              </w:rPr>
              <w:fldChar w:fldCharType="begin"/>
            </w:r>
            <w:r w:rsidR="00CB7E42">
              <w:rPr>
                <w:webHidden/>
              </w:rPr>
              <w:instrText xml:space="preserve"> PAGEREF _Toc61885854 \h </w:instrText>
            </w:r>
            <w:r w:rsidR="00CB7E42">
              <w:rPr>
                <w:webHidden/>
              </w:rPr>
            </w:r>
            <w:r w:rsidR="00CB7E42">
              <w:rPr>
                <w:webHidden/>
              </w:rPr>
              <w:fldChar w:fldCharType="separate"/>
            </w:r>
            <w:r w:rsidR="00837DD2">
              <w:rPr>
                <w:webHidden/>
              </w:rPr>
              <w:t>87</w:t>
            </w:r>
            <w:r w:rsidR="00CB7E42">
              <w:rPr>
                <w:webHidden/>
              </w:rPr>
              <w:fldChar w:fldCharType="end"/>
            </w:r>
          </w:hyperlink>
        </w:p>
        <w:p w14:paraId="5AC131BF" w14:textId="277D76BA" w:rsidR="00CB7E42" w:rsidRDefault="007C5827" w:rsidP="001840B8">
          <w:pPr>
            <w:pStyle w:val="TOC1"/>
            <w:spacing w:line="276" w:lineRule="auto"/>
            <w:rPr>
              <w:rFonts w:eastAsiaTheme="minorEastAsia"/>
              <w:sz w:val="22"/>
              <w:szCs w:val="22"/>
            </w:rPr>
          </w:pPr>
          <w:hyperlink w:anchor="_Toc61885855" w:history="1">
            <w:r w:rsidR="00CB7E42" w:rsidRPr="000A769D">
              <w:rPr>
                <w:rStyle w:val="Hyperlink"/>
              </w:rPr>
              <w:t>List of Figures</w:t>
            </w:r>
            <w:r w:rsidR="00CB7E42">
              <w:rPr>
                <w:webHidden/>
              </w:rPr>
              <w:tab/>
            </w:r>
            <w:r w:rsidR="00CB7E42">
              <w:rPr>
                <w:webHidden/>
              </w:rPr>
              <w:fldChar w:fldCharType="begin"/>
            </w:r>
            <w:r w:rsidR="00CB7E42">
              <w:rPr>
                <w:webHidden/>
              </w:rPr>
              <w:instrText xml:space="preserve"> PAGEREF _Toc61885855 \h </w:instrText>
            </w:r>
            <w:r w:rsidR="00CB7E42">
              <w:rPr>
                <w:webHidden/>
              </w:rPr>
            </w:r>
            <w:r w:rsidR="00CB7E42">
              <w:rPr>
                <w:webHidden/>
              </w:rPr>
              <w:fldChar w:fldCharType="separate"/>
            </w:r>
            <w:r w:rsidR="00837DD2">
              <w:rPr>
                <w:webHidden/>
              </w:rPr>
              <w:t>88</w:t>
            </w:r>
            <w:r w:rsidR="00CB7E42">
              <w:rPr>
                <w:webHidden/>
              </w:rPr>
              <w:fldChar w:fldCharType="end"/>
            </w:r>
          </w:hyperlink>
        </w:p>
        <w:p w14:paraId="409E4986" w14:textId="2DAA6397" w:rsidR="00CB7E42" w:rsidRDefault="007C5827" w:rsidP="001840B8">
          <w:pPr>
            <w:pStyle w:val="TOC1"/>
            <w:spacing w:line="276" w:lineRule="auto"/>
            <w:rPr>
              <w:rFonts w:eastAsiaTheme="minorEastAsia"/>
              <w:sz w:val="22"/>
              <w:szCs w:val="22"/>
            </w:rPr>
          </w:pPr>
          <w:hyperlink w:anchor="_Toc61885856" w:history="1">
            <w:r w:rsidR="00CB7E42" w:rsidRPr="000A769D">
              <w:rPr>
                <w:rStyle w:val="Hyperlink"/>
              </w:rPr>
              <w:t>List of Tables</w:t>
            </w:r>
            <w:r w:rsidR="00CB7E42">
              <w:rPr>
                <w:webHidden/>
              </w:rPr>
              <w:tab/>
            </w:r>
            <w:r w:rsidR="00CB7E42">
              <w:rPr>
                <w:webHidden/>
              </w:rPr>
              <w:fldChar w:fldCharType="begin"/>
            </w:r>
            <w:r w:rsidR="00CB7E42">
              <w:rPr>
                <w:webHidden/>
              </w:rPr>
              <w:instrText xml:space="preserve"> PAGEREF _Toc61885856 \h </w:instrText>
            </w:r>
            <w:r w:rsidR="00CB7E42">
              <w:rPr>
                <w:webHidden/>
              </w:rPr>
            </w:r>
            <w:r w:rsidR="00CB7E42">
              <w:rPr>
                <w:webHidden/>
              </w:rPr>
              <w:fldChar w:fldCharType="separate"/>
            </w:r>
            <w:r w:rsidR="00837DD2">
              <w:rPr>
                <w:webHidden/>
              </w:rPr>
              <w:t>88</w:t>
            </w:r>
            <w:r w:rsidR="00CB7E42">
              <w:rPr>
                <w:webHidden/>
              </w:rPr>
              <w:fldChar w:fldCharType="end"/>
            </w:r>
          </w:hyperlink>
        </w:p>
        <w:p w14:paraId="13776B0E" w14:textId="39905EAE" w:rsidR="00CB7E42" w:rsidRDefault="007C5827" w:rsidP="001840B8">
          <w:pPr>
            <w:pStyle w:val="TOC1"/>
            <w:spacing w:line="276" w:lineRule="auto"/>
            <w:rPr>
              <w:rFonts w:eastAsiaTheme="minorEastAsia"/>
              <w:sz w:val="22"/>
              <w:szCs w:val="22"/>
            </w:rPr>
          </w:pPr>
          <w:hyperlink w:anchor="_Toc61885857" w:history="1">
            <w:r w:rsidR="00CB7E42" w:rsidRPr="000A769D">
              <w:rPr>
                <w:rStyle w:val="Hyperlink"/>
              </w:rPr>
              <w:t>List of Abbreviations</w:t>
            </w:r>
            <w:r w:rsidR="00CB7E42">
              <w:rPr>
                <w:webHidden/>
              </w:rPr>
              <w:tab/>
            </w:r>
            <w:r w:rsidR="00CB7E42">
              <w:rPr>
                <w:webHidden/>
              </w:rPr>
              <w:fldChar w:fldCharType="begin"/>
            </w:r>
            <w:r w:rsidR="00CB7E42">
              <w:rPr>
                <w:webHidden/>
              </w:rPr>
              <w:instrText xml:space="preserve"> PAGEREF _Toc61885857 \h </w:instrText>
            </w:r>
            <w:r w:rsidR="00CB7E42">
              <w:rPr>
                <w:webHidden/>
              </w:rPr>
            </w:r>
            <w:r w:rsidR="00CB7E42">
              <w:rPr>
                <w:webHidden/>
              </w:rPr>
              <w:fldChar w:fldCharType="separate"/>
            </w:r>
            <w:r w:rsidR="00837DD2">
              <w:rPr>
                <w:webHidden/>
              </w:rPr>
              <w:t>88</w:t>
            </w:r>
            <w:r w:rsidR="00CB7E42">
              <w:rPr>
                <w:webHidden/>
              </w:rPr>
              <w:fldChar w:fldCharType="end"/>
            </w:r>
          </w:hyperlink>
        </w:p>
        <w:p w14:paraId="6752B59A" w14:textId="270A0373" w:rsidR="00CB7E42" w:rsidRDefault="007C5827" w:rsidP="001840B8">
          <w:pPr>
            <w:pStyle w:val="TOC1"/>
            <w:spacing w:line="276" w:lineRule="auto"/>
            <w:rPr>
              <w:rFonts w:eastAsiaTheme="minorEastAsia"/>
              <w:sz w:val="22"/>
              <w:szCs w:val="22"/>
            </w:rPr>
          </w:pPr>
          <w:hyperlink w:anchor="_Toc61885858" w:history="1">
            <w:r w:rsidR="00CB7E42" w:rsidRPr="000A769D">
              <w:rPr>
                <w:rStyle w:val="Hyperlink"/>
              </w:rPr>
              <w:t>1. Background</w:t>
            </w:r>
            <w:r w:rsidR="00CB7E42">
              <w:rPr>
                <w:webHidden/>
              </w:rPr>
              <w:tab/>
            </w:r>
            <w:r w:rsidR="00CB7E42">
              <w:rPr>
                <w:webHidden/>
              </w:rPr>
              <w:fldChar w:fldCharType="begin"/>
            </w:r>
            <w:r w:rsidR="00CB7E42">
              <w:rPr>
                <w:webHidden/>
              </w:rPr>
              <w:instrText xml:space="preserve"> PAGEREF _Toc61885858 \h </w:instrText>
            </w:r>
            <w:r w:rsidR="00CB7E42">
              <w:rPr>
                <w:webHidden/>
              </w:rPr>
            </w:r>
            <w:r w:rsidR="00CB7E42">
              <w:rPr>
                <w:webHidden/>
              </w:rPr>
              <w:fldChar w:fldCharType="separate"/>
            </w:r>
            <w:r w:rsidR="00837DD2">
              <w:rPr>
                <w:webHidden/>
              </w:rPr>
              <w:t>89</w:t>
            </w:r>
            <w:r w:rsidR="00CB7E42">
              <w:rPr>
                <w:webHidden/>
              </w:rPr>
              <w:fldChar w:fldCharType="end"/>
            </w:r>
          </w:hyperlink>
        </w:p>
        <w:p w14:paraId="6B0DB3A7" w14:textId="34157D24" w:rsidR="00CB7E42" w:rsidRDefault="007C5827" w:rsidP="001840B8">
          <w:pPr>
            <w:pStyle w:val="TOC2"/>
            <w:tabs>
              <w:tab w:val="right" w:leader="dot" w:pos="9350"/>
            </w:tabs>
            <w:spacing w:line="276" w:lineRule="auto"/>
            <w:rPr>
              <w:rFonts w:eastAsiaTheme="minorEastAsia"/>
              <w:sz w:val="22"/>
              <w:szCs w:val="22"/>
            </w:rPr>
          </w:pPr>
          <w:hyperlink w:anchor="_Toc61885859" w:history="1">
            <w:r w:rsidR="00CB7E42" w:rsidRPr="000A769D">
              <w:rPr>
                <w:rStyle w:val="Hyperlink"/>
              </w:rPr>
              <w:t>1.1 The need for Customer Churn Analysis</w:t>
            </w:r>
            <w:r w:rsidR="00CB7E42">
              <w:rPr>
                <w:webHidden/>
              </w:rPr>
              <w:tab/>
            </w:r>
            <w:r w:rsidR="00CB7E42">
              <w:rPr>
                <w:webHidden/>
              </w:rPr>
              <w:fldChar w:fldCharType="begin"/>
            </w:r>
            <w:r w:rsidR="00CB7E42">
              <w:rPr>
                <w:webHidden/>
              </w:rPr>
              <w:instrText xml:space="preserve"> PAGEREF _Toc61885859 \h </w:instrText>
            </w:r>
            <w:r w:rsidR="00CB7E42">
              <w:rPr>
                <w:webHidden/>
              </w:rPr>
            </w:r>
            <w:r w:rsidR="00CB7E42">
              <w:rPr>
                <w:webHidden/>
              </w:rPr>
              <w:fldChar w:fldCharType="separate"/>
            </w:r>
            <w:r w:rsidR="00837DD2">
              <w:rPr>
                <w:webHidden/>
              </w:rPr>
              <w:t>1</w:t>
            </w:r>
            <w:r w:rsidR="00CB7E42">
              <w:rPr>
                <w:webHidden/>
              </w:rPr>
              <w:fldChar w:fldCharType="end"/>
            </w:r>
          </w:hyperlink>
        </w:p>
        <w:p w14:paraId="07B1FE4A" w14:textId="297D8772" w:rsidR="00CB7E42" w:rsidRDefault="007C5827" w:rsidP="001840B8">
          <w:pPr>
            <w:pStyle w:val="TOC2"/>
            <w:tabs>
              <w:tab w:val="right" w:leader="dot" w:pos="9350"/>
            </w:tabs>
            <w:spacing w:line="276" w:lineRule="auto"/>
            <w:rPr>
              <w:rFonts w:eastAsiaTheme="minorEastAsia"/>
              <w:sz w:val="22"/>
              <w:szCs w:val="22"/>
            </w:rPr>
          </w:pPr>
          <w:hyperlink w:anchor="_Toc61885860" w:history="1">
            <w:r w:rsidR="00CB7E42" w:rsidRPr="000A769D">
              <w:rPr>
                <w:rStyle w:val="Hyperlink"/>
              </w:rPr>
              <w:t>1.2 Flagging customers and retention policies</w:t>
            </w:r>
            <w:r w:rsidR="00CB7E42">
              <w:rPr>
                <w:webHidden/>
              </w:rPr>
              <w:tab/>
            </w:r>
            <w:r w:rsidR="00CB7E42">
              <w:rPr>
                <w:webHidden/>
              </w:rPr>
              <w:fldChar w:fldCharType="begin"/>
            </w:r>
            <w:r w:rsidR="00CB7E42">
              <w:rPr>
                <w:webHidden/>
              </w:rPr>
              <w:instrText xml:space="preserve"> PAGEREF _Toc61885860 \h </w:instrText>
            </w:r>
            <w:r w:rsidR="00CB7E42">
              <w:rPr>
                <w:webHidden/>
              </w:rPr>
            </w:r>
            <w:r w:rsidR="00CB7E42">
              <w:rPr>
                <w:webHidden/>
              </w:rPr>
              <w:fldChar w:fldCharType="separate"/>
            </w:r>
            <w:r w:rsidR="00837DD2">
              <w:rPr>
                <w:webHidden/>
              </w:rPr>
              <w:t>2</w:t>
            </w:r>
            <w:r w:rsidR="00CB7E42">
              <w:rPr>
                <w:webHidden/>
              </w:rPr>
              <w:fldChar w:fldCharType="end"/>
            </w:r>
          </w:hyperlink>
        </w:p>
        <w:p w14:paraId="527510A8" w14:textId="5A801CC6" w:rsidR="00CB7E42" w:rsidRDefault="007C5827" w:rsidP="001840B8">
          <w:pPr>
            <w:pStyle w:val="TOC1"/>
            <w:spacing w:line="276" w:lineRule="auto"/>
            <w:rPr>
              <w:rFonts w:eastAsiaTheme="minorEastAsia"/>
              <w:sz w:val="22"/>
              <w:szCs w:val="22"/>
            </w:rPr>
          </w:pPr>
          <w:hyperlink w:anchor="_Toc61885861" w:history="1">
            <w:r w:rsidR="00CB7E42" w:rsidRPr="000A769D">
              <w:rPr>
                <w:rStyle w:val="Hyperlink"/>
              </w:rPr>
              <w:t>2. Problem Statement</w:t>
            </w:r>
            <w:r w:rsidR="00CB7E42">
              <w:rPr>
                <w:webHidden/>
              </w:rPr>
              <w:tab/>
            </w:r>
            <w:r w:rsidR="00CB7E42">
              <w:rPr>
                <w:webHidden/>
              </w:rPr>
              <w:fldChar w:fldCharType="begin"/>
            </w:r>
            <w:r w:rsidR="00CB7E42">
              <w:rPr>
                <w:webHidden/>
              </w:rPr>
              <w:instrText xml:space="preserve"> PAGEREF _Toc61885861 \h </w:instrText>
            </w:r>
            <w:r w:rsidR="00CB7E42">
              <w:rPr>
                <w:webHidden/>
              </w:rPr>
            </w:r>
            <w:r w:rsidR="00CB7E42">
              <w:rPr>
                <w:webHidden/>
              </w:rPr>
              <w:fldChar w:fldCharType="separate"/>
            </w:r>
            <w:r w:rsidR="00837DD2">
              <w:rPr>
                <w:webHidden/>
              </w:rPr>
              <w:t>91</w:t>
            </w:r>
            <w:r w:rsidR="00CB7E42">
              <w:rPr>
                <w:webHidden/>
              </w:rPr>
              <w:fldChar w:fldCharType="end"/>
            </w:r>
          </w:hyperlink>
        </w:p>
        <w:p w14:paraId="700CEA93" w14:textId="52ECC999" w:rsidR="00CB7E42" w:rsidRDefault="007C5827" w:rsidP="001840B8">
          <w:pPr>
            <w:pStyle w:val="TOC1"/>
            <w:spacing w:line="276" w:lineRule="auto"/>
            <w:rPr>
              <w:rFonts w:eastAsiaTheme="minorEastAsia"/>
              <w:sz w:val="22"/>
              <w:szCs w:val="22"/>
            </w:rPr>
          </w:pPr>
          <w:hyperlink w:anchor="_Toc61885862" w:history="1">
            <w:r w:rsidR="00CB7E42" w:rsidRPr="000A769D">
              <w:rPr>
                <w:rStyle w:val="Hyperlink"/>
              </w:rPr>
              <w:t>3. Related Works</w:t>
            </w:r>
            <w:r w:rsidR="00CB7E42">
              <w:rPr>
                <w:webHidden/>
              </w:rPr>
              <w:tab/>
            </w:r>
            <w:r w:rsidR="00CB7E42">
              <w:rPr>
                <w:webHidden/>
              </w:rPr>
              <w:fldChar w:fldCharType="begin"/>
            </w:r>
            <w:r w:rsidR="00CB7E42">
              <w:rPr>
                <w:webHidden/>
              </w:rPr>
              <w:instrText xml:space="preserve"> PAGEREF _Toc61885862 \h </w:instrText>
            </w:r>
            <w:r w:rsidR="00CB7E42">
              <w:rPr>
                <w:webHidden/>
              </w:rPr>
            </w:r>
            <w:r w:rsidR="00CB7E42">
              <w:rPr>
                <w:webHidden/>
              </w:rPr>
              <w:fldChar w:fldCharType="separate"/>
            </w:r>
            <w:r w:rsidR="00837DD2">
              <w:rPr>
                <w:webHidden/>
              </w:rPr>
              <w:t>91</w:t>
            </w:r>
            <w:r w:rsidR="00CB7E42">
              <w:rPr>
                <w:webHidden/>
              </w:rPr>
              <w:fldChar w:fldCharType="end"/>
            </w:r>
          </w:hyperlink>
        </w:p>
        <w:p w14:paraId="3A8FF8AC" w14:textId="29262638" w:rsidR="00CB7E42" w:rsidRDefault="007C5827" w:rsidP="001840B8">
          <w:pPr>
            <w:pStyle w:val="TOC2"/>
            <w:tabs>
              <w:tab w:val="right" w:leader="dot" w:pos="9350"/>
            </w:tabs>
            <w:spacing w:line="276" w:lineRule="auto"/>
            <w:rPr>
              <w:rFonts w:eastAsiaTheme="minorEastAsia"/>
              <w:sz w:val="22"/>
              <w:szCs w:val="22"/>
            </w:rPr>
          </w:pPr>
          <w:hyperlink w:anchor="_Toc61885863" w:history="1">
            <w:r w:rsidR="00CB7E42" w:rsidRPr="000A769D">
              <w:rPr>
                <w:rStyle w:val="Hyperlink"/>
              </w:rPr>
              <w:t>3.1 Sampling, balancing techniques and pre-processing</w:t>
            </w:r>
            <w:r w:rsidR="00CB7E42">
              <w:rPr>
                <w:webHidden/>
              </w:rPr>
              <w:tab/>
            </w:r>
            <w:r w:rsidR="00CB7E42">
              <w:rPr>
                <w:webHidden/>
              </w:rPr>
              <w:fldChar w:fldCharType="begin"/>
            </w:r>
            <w:r w:rsidR="00CB7E42">
              <w:rPr>
                <w:webHidden/>
              </w:rPr>
              <w:instrText xml:space="preserve"> PAGEREF _Toc61885863 \h </w:instrText>
            </w:r>
            <w:r w:rsidR="00CB7E42">
              <w:rPr>
                <w:webHidden/>
              </w:rPr>
            </w:r>
            <w:r w:rsidR="00CB7E42">
              <w:rPr>
                <w:webHidden/>
              </w:rPr>
              <w:fldChar w:fldCharType="separate"/>
            </w:r>
            <w:r w:rsidR="00837DD2">
              <w:rPr>
                <w:webHidden/>
              </w:rPr>
              <w:t>91</w:t>
            </w:r>
            <w:r w:rsidR="00CB7E42">
              <w:rPr>
                <w:webHidden/>
              </w:rPr>
              <w:fldChar w:fldCharType="end"/>
            </w:r>
          </w:hyperlink>
        </w:p>
        <w:p w14:paraId="4043AE49" w14:textId="6A690B1C" w:rsidR="00CB7E42" w:rsidRDefault="007C5827" w:rsidP="001840B8">
          <w:pPr>
            <w:pStyle w:val="TOC2"/>
            <w:tabs>
              <w:tab w:val="right" w:leader="dot" w:pos="9350"/>
            </w:tabs>
            <w:spacing w:line="276" w:lineRule="auto"/>
            <w:rPr>
              <w:rFonts w:eastAsiaTheme="minorEastAsia"/>
              <w:sz w:val="22"/>
              <w:szCs w:val="22"/>
            </w:rPr>
          </w:pPr>
          <w:hyperlink w:anchor="_Toc61885864" w:history="1">
            <w:r w:rsidR="00CB7E42" w:rsidRPr="000A769D">
              <w:rPr>
                <w:rStyle w:val="Hyperlink"/>
              </w:rPr>
              <w:t>3.2 Feature engineering and selection of attributes</w:t>
            </w:r>
            <w:r w:rsidR="00CB7E42">
              <w:rPr>
                <w:webHidden/>
              </w:rPr>
              <w:tab/>
            </w:r>
            <w:r w:rsidR="00CB7E42">
              <w:rPr>
                <w:webHidden/>
              </w:rPr>
              <w:fldChar w:fldCharType="begin"/>
            </w:r>
            <w:r w:rsidR="00CB7E42">
              <w:rPr>
                <w:webHidden/>
              </w:rPr>
              <w:instrText xml:space="preserve"> PAGEREF _Toc61885864 \h </w:instrText>
            </w:r>
            <w:r w:rsidR="00CB7E42">
              <w:rPr>
                <w:webHidden/>
              </w:rPr>
            </w:r>
            <w:r w:rsidR="00CB7E42">
              <w:rPr>
                <w:webHidden/>
              </w:rPr>
              <w:fldChar w:fldCharType="separate"/>
            </w:r>
            <w:r w:rsidR="00837DD2">
              <w:rPr>
                <w:webHidden/>
              </w:rPr>
              <w:t>92</w:t>
            </w:r>
            <w:r w:rsidR="00CB7E42">
              <w:rPr>
                <w:webHidden/>
              </w:rPr>
              <w:fldChar w:fldCharType="end"/>
            </w:r>
          </w:hyperlink>
        </w:p>
        <w:p w14:paraId="7F81EB26" w14:textId="4803B3BA" w:rsidR="00CB7E42" w:rsidRDefault="007C5827" w:rsidP="001840B8">
          <w:pPr>
            <w:pStyle w:val="TOC2"/>
            <w:tabs>
              <w:tab w:val="right" w:leader="dot" w:pos="9350"/>
            </w:tabs>
            <w:spacing w:line="276" w:lineRule="auto"/>
            <w:rPr>
              <w:rFonts w:eastAsiaTheme="minorEastAsia"/>
              <w:sz w:val="22"/>
              <w:szCs w:val="22"/>
            </w:rPr>
          </w:pPr>
          <w:hyperlink w:anchor="_Toc61885865" w:history="1">
            <w:r w:rsidR="00CB7E42" w:rsidRPr="000A769D">
              <w:rPr>
                <w:rStyle w:val="Hyperlink"/>
              </w:rPr>
              <w:t>3.3 Ensemble methods</w:t>
            </w:r>
            <w:r w:rsidR="00CB7E42">
              <w:rPr>
                <w:webHidden/>
              </w:rPr>
              <w:tab/>
            </w:r>
            <w:r w:rsidR="00CB7E42">
              <w:rPr>
                <w:webHidden/>
              </w:rPr>
              <w:fldChar w:fldCharType="begin"/>
            </w:r>
            <w:r w:rsidR="00CB7E42">
              <w:rPr>
                <w:webHidden/>
              </w:rPr>
              <w:instrText xml:space="preserve"> PAGEREF _Toc61885865 \h </w:instrText>
            </w:r>
            <w:r w:rsidR="00CB7E42">
              <w:rPr>
                <w:webHidden/>
              </w:rPr>
            </w:r>
            <w:r w:rsidR="00CB7E42">
              <w:rPr>
                <w:webHidden/>
              </w:rPr>
              <w:fldChar w:fldCharType="separate"/>
            </w:r>
            <w:r w:rsidR="00837DD2">
              <w:rPr>
                <w:webHidden/>
              </w:rPr>
              <w:t>92</w:t>
            </w:r>
            <w:r w:rsidR="00CB7E42">
              <w:rPr>
                <w:webHidden/>
              </w:rPr>
              <w:fldChar w:fldCharType="end"/>
            </w:r>
          </w:hyperlink>
        </w:p>
        <w:p w14:paraId="36271FB2" w14:textId="5583A3CD" w:rsidR="00CB7E42" w:rsidRDefault="007C5827" w:rsidP="001840B8">
          <w:pPr>
            <w:pStyle w:val="TOC2"/>
            <w:tabs>
              <w:tab w:val="right" w:leader="dot" w:pos="9350"/>
            </w:tabs>
            <w:spacing w:line="276" w:lineRule="auto"/>
            <w:rPr>
              <w:rFonts w:eastAsiaTheme="minorEastAsia"/>
              <w:sz w:val="22"/>
              <w:szCs w:val="22"/>
            </w:rPr>
          </w:pPr>
          <w:hyperlink w:anchor="_Toc61885866" w:history="1">
            <w:r w:rsidR="00CB7E42" w:rsidRPr="000A769D">
              <w:rPr>
                <w:rStyle w:val="Hyperlink"/>
              </w:rPr>
              <w:t>3.4 Machine learning techniques</w:t>
            </w:r>
            <w:r w:rsidR="00CB7E42">
              <w:rPr>
                <w:webHidden/>
              </w:rPr>
              <w:tab/>
            </w:r>
            <w:r w:rsidR="00CB7E42">
              <w:rPr>
                <w:webHidden/>
              </w:rPr>
              <w:fldChar w:fldCharType="begin"/>
            </w:r>
            <w:r w:rsidR="00CB7E42">
              <w:rPr>
                <w:webHidden/>
              </w:rPr>
              <w:instrText xml:space="preserve"> PAGEREF _Toc61885866 \h </w:instrText>
            </w:r>
            <w:r w:rsidR="00CB7E42">
              <w:rPr>
                <w:webHidden/>
              </w:rPr>
            </w:r>
            <w:r w:rsidR="00CB7E42">
              <w:rPr>
                <w:webHidden/>
              </w:rPr>
              <w:fldChar w:fldCharType="separate"/>
            </w:r>
            <w:r w:rsidR="00837DD2">
              <w:rPr>
                <w:webHidden/>
              </w:rPr>
              <w:t>93</w:t>
            </w:r>
            <w:r w:rsidR="00CB7E42">
              <w:rPr>
                <w:webHidden/>
              </w:rPr>
              <w:fldChar w:fldCharType="end"/>
            </w:r>
          </w:hyperlink>
        </w:p>
        <w:p w14:paraId="15F7B221" w14:textId="63BAC32E" w:rsidR="00CB7E42" w:rsidRDefault="007C5827" w:rsidP="001840B8">
          <w:pPr>
            <w:pStyle w:val="TOC1"/>
            <w:spacing w:line="276" w:lineRule="auto"/>
            <w:rPr>
              <w:rFonts w:eastAsiaTheme="minorEastAsia"/>
              <w:sz w:val="22"/>
              <w:szCs w:val="22"/>
            </w:rPr>
          </w:pPr>
          <w:hyperlink w:anchor="_Toc61885867" w:history="1">
            <w:r w:rsidR="00CB7E42" w:rsidRPr="000A769D">
              <w:rPr>
                <w:rStyle w:val="Hyperlink"/>
              </w:rPr>
              <w:t>4. Research Questions</w:t>
            </w:r>
            <w:r w:rsidR="00CB7E42">
              <w:rPr>
                <w:webHidden/>
              </w:rPr>
              <w:tab/>
            </w:r>
            <w:r w:rsidR="00CB7E42">
              <w:rPr>
                <w:webHidden/>
              </w:rPr>
              <w:fldChar w:fldCharType="begin"/>
            </w:r>
            <w:r w:rsidR="00CB7E42">
              <w:rPr>
                <w:webHidden/>
              </w:rPr>
              <w:instrText xml:space="preserve"> PAGEREF _Toc61885867 \h </w:instrText>
            </w:r>
            <w:r w:rsidR="00CB7E42">
              <w:rPr>
                <w:webHidden/>
              </w:rPr>
            </w:r>
            <w:r w:rsidR="00CB7E42">
              <w:rPr>
                <w:webHidden/>
              </w:rPr>
              <w:fldChar w:fldCharType="separate"/>
            </w:r>
            <w:r w:rsidR="00837DD2">
              <w:rPr>
                <w:webHidden/>
              </w:rPr>
              <w:t>94</w:t>
            </w:r>
            <w:r w:rsidR="00CB7E42">
              <w:rPr>
                <w:webHidden/>
              </w:rPr>
              <w:fldChar w:fldCharType="end"/>
            </w:r>
          </w:hyperlink>
        </w:p>
        <w:p w14:paraId="5A7953E2" w14:textId="0D7AC41F" w:rsidR="00CB7E42" w:rsidRDefault="007C5827" w:rsidP="001840B8">
          <w:pPr>
            <w:pStyle w:val="TOC1"/>
            <w:spacing w:line="276" w:lineRule="auto"/>
            <w:rPr>
              <w:rFonts w:eastAsiaTheme="minorEastAsia"/>
              <w:sz w:val="22"/>
              <w:szCs w:val="22"/>
            </w:rPr>
          </w:pPr>
          <w:hyperlink w:anchor="_Toc61885868" w:history="1">
            <w:r w:rsidR="00CB7E42" w:rsidRPr="000A769D">
              <w:rPr>
                <w:rStyle w:val="Hyperlink"/>
              </w:rPr>
              <w:t>5. Aim and Objectives</w:t>
            </w:r>
            <w:r w:rsidR="00CB7E42">
              <w:rPr>
                <w:webHidden/>
              </w:rPr>
              <w:tab/>
            </w:r>
            <w:r w:rsidR="00CB7E42">
              <w:rPr>
                <w:webHidden/>
              </w:rPr>
              <w:fldChar w:fldCharType="begin"/>
            </w:r>
            <w:r w:rsidR="00CB7E42">
              <w:rPr>
                <w:webHidden/>
              </w:rPr>
              <w:instrText xml:space="preserve"> PAGEREF _Toc61885868 \h </w:instrText>
            </w:r>
            <w:r w:rsidR="00CB7E42">
              <w:rPr>
                <w:webHidden/>
              </w:rPr>
            </w:r>
            <w:r w:rsidR="00CB7E42">
              <w:rPr>
                <w:webHidden/>
              </w:rPr>
              <w:fldChar w:fldCharType="separate"/>
            </w:r>
            <w:r w:rsidR="00837DD2">
              <w:rPr>
                <w:webHidden/>
              </w:rPr>
              <w:t>95</w:t>
            </w:r>
            <w:r w:rsidR="00CB7E42">
              <w:rPr>
                <w:webHidden/>
              </w:rPr>
              <w:fldChar w:fldCharType="end"/>
            </w:r>
          </w:hyperlink>
        </w:p>
        <w:p w14:paraId="7B93F245" w14:textId="76F18817" w:rsidR="00CB7E42" w:rsidRDefault="007C5827" w:rsidP="001840B8">
          <w:pPr>
            <w:pStyle w:val="TOC1"/>
            <w:spacing w:line="276" w:lineRule="auto"/>
            <w:rPr>
              <w:rFonts w:eastAsiaTheme="minorEastAsia"/>
              <w:sz w:val="22"/>
              <w:szCs w:val="22"/>
            </w:rPr>
          </w:pPr>
          <w:hyperlink w:anchor="_Toc61885869" w:history="1">
            <w:r w:rsidR="00CB7E42" w:rsidRPr="000A769D">
              <w:rPr>
                <w:rStyle w:val="Hyperlink"/>
              </w:rPr>
              <w:t>6. Significance of the research</w:t>
            </w:r>
            <w:r w:rsidR="00CB7E42">
              <w:rPr>
                <w:webHidden/>
              </w:rPr>
              <w:tab/>
            </w:r>
            <w:r w:rsidR="00CB7E42">
              <w:rPr>
                <w:webHidden/>
              </w:rPr>
              <w:fldChar w:fldCharType="begin"/>
            </w:r>
            <w:r w:rsidR="00CB7E42">
              <w:rPr>
                <w:webHidden/>
              </w:rPr>
              <w:instrText xml:space="preserve"> PAGEREF _Toc61885869 \h </w:instrText>
            </w:r>
            <w:r w:rsidR="00CB7E42">
              <w:rPr>
                <w:webHidden/>
              </w:rPr>
            </w:r>
            <w:r w:rsidR="00CB7E42">
              <w:rPr>
                <w:webHidden/>
              </w:rPr>
              <w:fldChar w:fldCharType="separate"/>
            </w:r>
            <w:r w:rsidR="00837DD2">
              <w:rPr>
                <w:webHidden/>
              </w:rPr>
              <w:t>95</w:t>
            </w:r>
            <w:r w:rsidR="00CB7E42">
              <w:rPr>
                <w:webHidden/>
              </w:rPr>
              <w:fldChar w:fldCharType="end"/>
            </w:r>
          </w:hyperlink>
        </w:p>
        <w:p w14:paraId="75C233DB" w14:textId="0AD1D734" w:rsidR="00CB7E42" w:rsidRDefault="007C5827" w:rsidP="001840B8">
          <w:pPr>
            <w:pStyle w:val="TOC1"/>
            <w:spacing w:line="276" w:lineRule="auto"/>
            <w:rPr>
              <w:rFonts w:eastAsiaTheme="minorEastAsia"/>
              <w:sz w:val="22"/>
              <w:szCs w:val="22"/>
            </w:rPr>
          </w:pPr>
          <w:hyperlink w:anchor="_Toc61885870" w:history="1">
            <w:r w:rsidR="00CB7E42" w:rsidRPr="000A769D">
              <w:rPr>
                <w:rStyle w:val="Hyperlink"/>
              </w:rPr>
              <w:t>7. Scope of the study</w:t>
            </w:r>
            <w:r w:rsidR="00CB7E42">
              <w:rPr>
                <w:webHidden/>
              </w:rPr>
              <w:tab/>
            </w:r>
            <w:r w:rsidR="00CB7E42">
              <w:rPr>
                <w:webHidden/>
              </w:rPr>
              <w:fldChar w:fldCharType="begin"/>
            </w:r>
            <w:r w:rsidR="00CB7E42">
              <w:rPr>
                <w:webHidden/>
              </w:rPr>
              <w:instrText xml:space="preserve"> PAGEREF _Toc61885870 \h </w:instrText>
            </w:r>
            <w:r w:rsidR="00CB7E42">
              <w:rPr>
                <w:webHidden/>
              </w:rPr>
            </w:r>
            <w:r w:rsidR="00CB7E42">
              <w:rPr>
                <w:webHidden/>
              </w:rPr>
              <w:fldChar w:fldCharType="separate"/>
            </w:r>
            <w:r w:rsidR="00837DD2">
              <w:rPr>
                <w:webHidden/>
              </w:rPr>
              <w:t>96</w:t>
            </w:r>
            <w:r w:rsidR="00CB7E42">
              <w:rPr>
                <w:webHidden/>
              </w:rPr>
              <w:fldChar w:fldCharType="end"/>
            </w:r>
          </w:hyperlink>
        </w:p>
        <w:p w14:paraId="364C3CE3" w14:textId="5197C77B" w:rsidR="00CB7E42" w:rsidRDefault="007C5827" w:rsidP="001840B8">
          <w:pPr>
            <w:pStyle w:val="TOC1"/>
            <w:spacing w:line="276" w:lineRule="auto"/>
            <w:rPr>
              <w:rFonts w:eastAsiaTheme="minorEastAsia"/>
              <w:sz w:val="22"/>
              <w:szCs w:val="22"/>
            </w:rPr>
          </w:pPr>
          <w:hyperlink w:anchor="_Toc61885871" w:history="1">
            <w:r w:rsidR="00CB7E42" w:rsidRPr="000A769D">
              <w:rPr>
                <w:rStyle w:val="Hyperlink"/>
              </w:rPr>
              <w:t>8. Research Methodology</w:t>
            </w:r>
            <w:r w:rsidR="00CB7E42">
              <w:rPr>
                <w:webHidden/>
              </w:rPr>
              <w:tab/>
            </w:r>
            <w:r w:rsidR="00CB7E42">
              <w:rPr>
                <w:webHidden/>
              </w:rPr>
              <w:fldChar w:fldCharType="begin"/>
            </w:r>
            <w:r w:rsidR="00CB7E42">
              <w:rPr>
                <w:webHidden/>
              </w:rPr>
              <w:instrText xml:space="preserve"> PAGEREF _Toc61885871 \h </w:instrText>
            </w:r>
            <w:r w:rsidR="00CB7E42">
              <w:rPr>
                <w:webHidden/>
              </w:rPr>
            </w:r>
            <w:r w:rsidR="00CB7E42">
              <w:rPr>
                <w:webHidden/>
              </w:rPr>
              <w:fldChar w:fldCharType="separate"/>
            </w:r>
            <w:r w:rsidR="00837DD2">
              <w:rPr>
                <w:webHidden/>
              </w:rPr>
              <w:t>97</w:t>
            </w:r>
            <w:r w:rsidR="00CB7E42">
              <w:rPr>
                <w:webHidden/>
              </w:rPr>
              <w:fldChar w:fldCharType="end"/>
            </w:r>
          </w:hyperlink>
        </w:p>
        <w:p w14:paraId="25C8B2B3" w14:textId="32C85BE5" w:rsidR="00CB7E42" w:rsidRDefault="007C5827" w:rsidP="001840B8">
          <w:pPr>
            <w:pStyle w:val="TOC2"/>
            <w:tabs>
              <w:tab w:val="right" w:leader="dot" w:pos="9350"/>
            </w:tabs>
            <w:spacing w:line="276" w:lineRule="auto"/>
            <w:rPr>
              <w:rFonts w:eastAsiaTheme="minorEastAsia"/>
              <w:sz w:val="22"/>
              <w:szCs w:val="22"/>
            </w:rPr>
          </w:pPr>
          <w:hyperlink w:anchor="_Toc61885872" w:history="1">
            <w:r w:rsidR="00CB7E42" w:rsidRPr="000A769D">
              <w:rPr>
                <w:rStyle w:val="Hyperlink"/>
              </w:rPr>
              <w:t>8.1 Business Understanding</w:t>
            </w:r>
            <w:r w:rsidR="00CB7E42">
              <w:rPr>
                <w:webHidden/>
              </w:rPr>
              <w:tab/>
            </w:r>
            <w:r w:rsidR="00CB7E42">
              <w:rPr>
                <w:webHidden/>
              </w:rPr>
              <w:fldChar w:fldCharType="begin"/>
            </w:r>
            <w:r w:rsidR="00CB7E42">
              <w:rPr>
                <w:webHidden/>
              </w:rPr>
              <w:instrText xml:space="preserve"> PAGEREF _Toc61885872 \h </w:instrText>
            </w:r>
            <w:r w:rsidR="00CB7E42">
              <w:rPr>
                <w:webHidden/>
              </w:rPr>
            </w:r>
            <w:r w:rsidR="00CB7E42">
              <w:rPr>
                <w:webHidden/>
              </w:rPr>
              <w:fldChar w:fldCharType="separate"/>
            </w:r>
            <w:r w:rsidR="00837DD2">
              <w:rPr>
                <w:webHidden/>
              </w:rPr>
              <w:t>97</w:t>
            </w:r>
            <w:r w:rsidR="00CB7E42">
              <w:rPr>
                <w:webHidden/>
              </w:rPr>
              <w:fldChar w:fldCharType="end"/>
            </w:r>
          </w:hyperlink>
        </w:p>
        <w:p w14:paraId="1F7C3587" w14:textId="281D1898" w:rsidR="00CB7E42" w:rsidRDefault="007C5827" w:rsidP="001840B8">
          <w:pPr>
            <w:pStyle w:val="TOC2"/>
            <w:tabs>
              <w:tab w:val="right" w:leader="dot" w:pos="9350"/>
            </w:tabs>
            <w:spacing w:line="276" w:lineRule="auto"/>
            <w:rPr>
              <w:rFonts w:eastAsiaTheme="minorEastAsia"/>
              <w:sz w:val="22"/>
              <w:szCs w:val="22"/>
            </w:rPr>
          </w:pPr>
          <w:hyperlink w:anchor="_Toc61885873" w:history="1">
            <w:r w:rsidR="00CB7E42" w:rsidRPr="000A769D">
              <w:rPr>
                <w:rStyle w:val="Hyperlink"/>
              </w:rPr>
              <w:t>8.2 Data Understanding</w:t>
            </w:r>
            <w:r w:rsidR="00CB7E42">
              <w:rPr>
                <w:webHidden/>
              </w:rPr>
              <w:tab/>
            </w:r>
            <w:r w:rsidR="00CB7E42">
              <w:rPr>
                <w:webHidden/>
              </w:rPr>
              <w:fldChar w:fldCharType="begin"/>
            </w:r>
            <w:r w:rsidR="00CB7E42">
              <w:rPr>
                <w:webHidden/>
              </w:rPr>
              <w:instrText xml:space="preserve"> PAGEREF _Toc61885873 \h </w:instrText>
            </w:r>
            <w:r w:rsidR="00CB7E42">
              <w:rPr>
                <w:webHidden/>
              </w:rPr>
            </w:r>
            <w:r w:rsidR="00CB7E42">
              <w:rPr>
                <w:webHidden/>
              </w:rPr>
              <w:fldChar w:fldCharType="separate"/>
            </w:r>
            <w:r w:rsidR="00837DD2">
              <w:rPr>
                <w:webHidden/>
              </w:rPr>
              <w:t>97</w:t>
            </w:r>
            <w:r w:rsidR="00CB7E42">
              <w:rPr>
                <w:webHidden/>
              </w:rPr>
              <w:fldChar w:fldCharType="end"/>
            </w:r>
          </w:hyperlink>
        </w:p>
        <w:p w14:paraId="7B1E2DDE" w14:textId="1E18386E" w:rsidR="00CB7E42" w:rsidRDefault="007C5827" w:rsidP="001840B8">
          <w:pPr>
            <w:pStyle w:val="TOC2"/>
            <w:tabs>
              <w:tab w:val="right" w:leader="dot" w:pos="9350"/>
            </w:tabs>
            <w:spacing w:line="276" w:lineRule="auto"/>
            <w:rPr>
              <w:rFonts w:eastAsiaTheme="minorEastAsia"/>
              <w:sz w:val="22"/>
              <w:szCs w:val="22"/>
            </w:rPr>
          </w:pPr>
          <w:hyperlink w:anchor="_Toc61885874" w:history="1">
            <w:r w:rsidR="00CB7E42" w:rsidRPr="000A769D">
              <w:rPr>
                <w:rStyle w:val="Hyperlink"/>
              </w:rPr>
              <w:t>8.3 Data Preparation</w:t>
            </w:r>
            <w:r w:rsidR="00CB7E42">
              <w:rPr>
                <w:webHidden/>
              </w:rPr>
              <w:tab/>
            </w:r>
            <w:r w:rsidR="00CB7E42">
              <w:rPr>
                <w:webHidden/>
              </w:rPr>
              <w:fldChar w:fldCharType="begin"/>
            </w:r>
            <w:r w:rsidR="00CB7E42">
              <w:rPr>
                <w:webHidden/>
              </w:rPr>
              <w:instrText xml:space="preserve"> PAGEREF _Toc61885874 \h </w:instrText>
            </w:r>
            <w:r w:rsidR="00CB7E42">
              <w:rPr>
                <w:webHidden/>
              </w:rPr>
            </w:r>
            <w:r w:rsidR="00CB7E42">
              <w:rPr>
                <w:webHidden/>
              </w:rPr>
              <w:fldChar w:fldCharType="separate"/>
            </w:r>
            <w:r w:rsidR="00837DD2">
              <w:rPr>
                <w:webHidden/>
              </w:rPr>
              <w:t>98</w:t>
            </w:r>
            <w:r w:rsidR="00CB7E42">
              <w:rPr>
                <w:webHidden/>
              </w:rPr>
              <w:fldChar w:fldCharType="end"/>
            </w:r>
          </w:hyperlink>
        </w:p>
        <w:p w14:paraId="4FD295D5" w14:textId="1885B1E4" w:rsidR="00CB7E42" w:rsidRDefault="007C5827" w:rsidP="001840B8">
          <w:pPr>
            <w:pStyle w:val="TOC3"/>
            <w:tabs>
              <w:tab w:val="right" w:leader="dot" w:pos="9350"/>
            </w:tabs>
            <w:spacing w:line="276" w:lineRule="auto"/>
            <w:rPr>
              <w:rFonts w:eastAsiaTheme="minorEastAsia"/>
              <w:sz w:val="22"/>
              <w:szCs w:val="22"/>
            </w:rPr>
          </w:pPr>
          <w:hyperlink w:anchor="_Toc61885875" w:history="1">
            <w:r w:rsidR="00CB7E42" w:rsidRPr="000A769D">
              <w:rPr>
                <w:rStyle w:val="Hyperlink"/>
              </w:rPr>
              <w:t>8.3.1 Data Cleaning</w:t>
            </w:r>
            <w:r w:rsidR="00CB7E42">
              <w:rPr>
                <w:webHidden/>
              </w:rPr>
              <w:tab/>
            </w:r>
            <w:r w:rsidR="00CB7E42">
              <w:rPr>
                <w:webHidden/>
              </w:rPr>
              <w:fldChar w:fldCharType="begin"/>
            </w:r>
            <w:r w:rsidR="00CB7E42">
              <w:rPr>
                <w:webHidden/>
              </w:rPr>
              <w:instrText xml:space="preserve"> PAGEREF _Toc61885875 \h </w:instrText>
            </w:r>
            <w:r w:rsidR="00CB7E42">
              <w:rPr>
                <w:webHidden/>
              </w:rPr>
            </w:r>
            <w:r w:rsidR="00CB7E42">
              <w:rPr>
                <w:webHidden/>
              </w:rPr>
              <w:fldChar w:fldCharType="separate"/>
            </w:r>
            <w:r w:rsidR="00837DD2">
              <w:rPr>
                <w:webHidden/>
              </w:rPr>
              <w:t>98</w:t>
            </w:r>
            <w:r w:rsidR="00CB7E42">
              <w:rPr>
                <w:webHidden/>
              </w:rPr>
              <w:fldChar w:fldCharType="end"/>
            </w:r>
          </w:hyperlink>
        </w:p>
        <w:p w14:paraId="5CCAF3B4" w14:textId="7511117C" w:rsidR="00CB7E42" w:rsidRDefault="007C5827" w:rsidP="001840B8">
          <w:pPr>
            <w:pStyle w:val="TOC3"/>
            <w:tabs>
              <w:tab w:val="right" w:leader="dot" w:pos="9350"/>
            </w:tabs>
            <w:spacing w:line="276" w:lineRule="auto"/>
            <w:rPr>
              <w:rFonts w:eastAsiaTheme="minorEastAsia"/>
              <w:sz w:val="22"/>
              <w:szCs w:val="22"/>
            </w:rPr>
          </w:pPr>
          <w:hyperlink w:anchor="_Toc61885876" w:history="1">
            <w:r w:rsidR="00CB7E42" w:rsidRPr="000A769D">
              <w:rPr>
                <w:rStyle w:val="Hyperlink"/>
              </w:rPr>
              <w:t>8.3.2 Feature Engineering</w:t>
            </w:r>
            <w:r w:rsidR="00CB7E42">
              <w:rPr>
                <w:webHidden/>
              </w:rPr>
              <w:tab/>
            </w:r>
            <w:r w:rsidR="00CB7E42">
              <w:rPr>
                <w:webHidden/>
              </w:rPr>
              <w:fldChar w:fldCharType="begin"/>
            </w:r>
            <w:r w:rsidR="00CB7E42">
              <w:rPr>
                <w:webHidden/>
              </w:rPr>
              <w:instrText xml:space="preserve"> PAGEREF _Toc61885876 \h </w:instrText>
            </w:r>
            <w:r w:rsidR="00CB7E42">
              <w:rPr>
                <w:webHidden/>
              </w:rPr>
            </w:r>
            <w:r w:rsidR="00CB7E42">
              <w:rPr>
                <w:webHidden/>
              </w:rPr>
              <w:fldChar w:fldCharType="separate"/>
            </w:r>
            <w:r w:rsidR="00837DD2">
              <w:rPr>
                <w:webHidden/>
              </w:rPr>
              <w:t>99</w:t>
            </w:r>
            <w:r w:rsidR="00CB7E42">
              <w:rPr>
                <w:webHidden/>
              </w:rPr>
              <w:fldChar w:fldCharType="end"/>
            </w:r>
          </w:hyperlink>
        </w:p>
        <w:p w14:paraId="70F42CBC" w14:textId="59309C87" w:rsidR="00CB7E42" w:rsidRDefault="007C5827" w:rsidP="001840B8">
          <w:pPr>
            <w:pStyle w:val="TOC3"/>
            <w:tabs>
              <w:tab w:val="right" w:leader="dot" w:pos="9350"/>
            </w:tabs>
            <w:spacing w:line="276" w:lineRule="auto"/>
            <w:rPr>
              <w:rFonts w:eastAsiaTheme="minorEastAsia"/>
              <w:sz w:val="22"/>
              <w:szCs w:val="22"/>
            </w:rPr>
          </w:pPr>
          <w:hyperlink w:anchor="_Toc61885877" w:history="1">
            <w:r w:rsidR="00CB7E42" w:rsidRPr="000A769D">
              <w:rPr>
                <w:rStyle w:val="Hyperlink"/>
              </w:rPr>
              <w:t>8.3.3 Data Formatting</w:t>
            </w:r>
            <w:r w:rsidR="00CB7E42">
              <w:rPr>
                <w:webHidden/>
              </w:rPr>
              <w:tab/>
            </w:r>
            <w:r w:rsidR="00CB7E42">
              <w:rPr>
                <w:webHidden/>
              </w:rPr>
              <w:fldChar w:fldCharType="begin"/>
            </w:r>
            <w:r w:rsidR="00CB7E42">
              <w:rPr>
                <w:webHidden/>
              </w:rPr>
              <w:instrText xml:space="preserve"> PAGEREF _Toc61885877 \h </w:instrText>
            </w:r>
            <w:r w:rsidR="00CB7E42">
              <w:rPr>
                <w:webHidden/>
              </w:rPr>
            </w:r>
            <w:r w:rsidR="00CB7E42">
              <w:rPr>
                <w:webHidden/>
              </w:rPr>
              <w:fldChar w:fldCharType="separate"/>
            </w:r>
            <w:r w:rsidR="00837DD2">
              <w:rPr>
                <w:webHidden/>
              </w:rPr>
              <w:t>100</w:t>
            </w:r>
            <w:r w:rsidR="00CB7E42">
              <w:rPr>
                <w:webHidden/>
              </w:rPr>
              <w:fldChar w:fldCharType="end"/>
            </w:r>
          </w:hyperlink>
        </w:p>
        <w:p w14:paraId="62651B29" w14:textId="32191AE1" w:rsidR="00CB7E42" w:rsidRDefault="007C5827" w:rsidP="001840B8">
          <w:pPr>
            <w:pStyle w:val="TOC2"/>
            <w:tabs>
              <w:tab w:val="right" w:leader="dot" w:pos="9350"/>
            </w:tabs>
            <w:spacing w:line="276" w:lineRule="auto"/>
            <w:rPr>
              <w:rFonts w:eastAsiaTheme="minorEastAsia"/>
              <w:sz w:val="22"/>
              <w:szCs w:val="22"/>
            </w:rPr>
          </w:pPr>
          <w:hyperlink w:anchor="_Toc61885878" w:history="1">
            <w:r w:rsidR="00CB7E42" w:rsidRPr="000A769D">
              <w:rPr>
                <w:rStyle w:val="Hyperlink"/>
              </w:rPr>
              <w:t>8.4 Model Building</w:t>
            </w:r>
            <w:r w:rsidR="00CB7E42">
              <w:rPr>
                <w:webHidden/>
              </w:rPr>
              <w:tab/>
            </w:r>
            <w:r w:rsidR="00CB7E42">
              <w:rPr>
                <w:webHidden/>
              </w:rPr>
              <w:fldChar w:fldCharType="begin"/>
            </w:r>
            <w:r w:rsidR="00CB7E42">
              <w:rPr>
                <w:webHidden/>
              </w:rPr>
              <w:instrText xml:space="preserve"> PAGEREF _Toc61885878 \h </w:instrText>
            </w:r>
            <w:r w:rsidR="00CB7E42">
              <w:rPr>
                <w:webHidden/>
              </w:rPr>
            </w:r>
            <w:r w:rsidR="00CB7E42">
              <w:rPr>
                <w:webHidden/>
              </w:rPr>
              <w:fldChar w:fldCharType="separate"/>
            </w:r>
            <w:r w:rsidR="00837DD2">
              <w:rPr>
                <w:webHidden/>
              </w:rPr>
              <w:t>100</w:t>
            </w:r>
            <w:r w:rsidR="00CB7E42">
              <w:rPr>
                <w:webHidden/>
              </w:rPr>
              <w:fldChar w:fldCharType="end"/>
            </w:r>
          </w:hyperlink>
        </w:p>
        <w:p w14:paraId="5BCFDF44" w14:textId="28C8B2F3" w:rsidR="00CB7E42" w:rsidRDefault="007C5827" w:rsidP="001840B8">
          <w:pPr>
            <w:pStyle w:val="TOC3"/>
            <w:tabs>
              <w:tab w:val="right" w:leader="dot" w:pos="9350"/>
            </w:tabs>
            <w:spacing w:line="276" w:lineRule="auto"/>
            <w:rPr>
              <w:rFonts w:eastAsiaTheme="minorEastAsia"/>
              <w:sz w:val="22"/>
              <w:szCs w:val="22"/>
            </w:rPr>
          </w:pPr>
          <w:hyperlink w:anchor="_Toc61885879" w:history="1">
            <w:r w:rsidR="00CB7E42" w:rsidRPr="000A769D">
              <w:rPr>
                <w:rStyle w:val="Hyperlink"/>
              </w:rPr>
              <w:t>8.4.1 Model Selection Techniques</w:t>
            </w:r>
            <w:r w:rsidR="00CB7E42">
              <w:rPr>
                <w:webHidden/>
              </w:rPr>
              <w:tab/>
            </w:r>
            <w:r w:rsidR="00CB7E42">
              <w:rPr>
                <w:webHidden/>
              </w:rPr>
              <w:fldChar w:fldCharType="begin"/>
            </w:r>
            <w:r w:rsidR="00CB7E42">
              <w:rPr>
                <w:webHidden/>
              </w:rPr>
              <w:instrText xml:space="preserve"> PAGEREF _Toc61885879 \h </w:instrText>
            </w:r>
            <w:r w:rsidR="00CB7E42">
              <w:rPr>
                <w:webHidden/>
              </w:rPr>
            </w:r>
            <w:r w:rsidR="00CB7E42">
              <w:rPr>
                <w:webHidden/>
              </w:rPr>
              <w:fldChar w:fldCharType="separate"/>
            </w:r>
            <w:r w:rsidR="00837DD2">
              <w:rPr>
                <w:webHidden/>
              </w:rPr>
              <w:t>32</w:t>
            </w:r>
            <w:r w:rsidR="00CB7E42">
              <w:rPr>
                <w:webHidden/>
              </w:rPr>
              <w:fldChar w:fldCharType="end"/>
            </w:r>
          </w:hyperlink>
        </w:p>
        <w:p w14:paraId="50B518B5" w14:textId="45CE62F7" w:rsidR="00CB7E42" w:rsidRDefault="007C5827" w:rsidP="001840B8">
          <w:pPr>
            <w:pStyle w:val="TOC3"/>
            <w:tabs>
              <w:tab w:val="right" w:leader="dot" w:pos="9350"/>
            </w:tabs>
            <w:spacing w:line="276" w:lineRule="auto"/>
            <w:rPr>
              <w:rFonts w:eastAsiaTheme="minorEastAsia"/>
              <w:sz w:val="22"/>
              <w:szCs w:val="22"/>
            </w:rPr>
          </w:pPr>
          <w:hyperlink w:anchor="_Toc61885880" w:history="1">
            <w:r w:rsidR="00CB7E42" w:rsidRPr="000A769D">
              <w:rPr>
                <w:rStyle w:val="Hyperlink"/>
              </w:rPr>
              <w:t>8.4.2 Test Designing</w:t>
            </w:r>
            <w:r w:rsidR="00CB7E42">
              <w:rPr>
                <w:webHidden/>
              </w:rPr>
              <w:tab/>
            </w:r>
            <w:r w:rsidR="00CB7E42">
              <w:rPr>
                <w:webHidden/>
              </w:rPr>
              <w:fldChar w:fldCharType="begin"/>
            </w:r>
            <w:r w:rsidR="00CB7E42">
              <w:rPr>
                <w:webHidden/>
              </w:rPr>
              <w:instrText xml:space="preserve"> PAGEREF _Toc61885880 \h </w:instrText>
            </w:r>
            <w:r w:rsidR="00CB7E42">
              <w:rPr>
                <w:webHidden/>
              </w:rPr>
            </w:r>
            <w:r w:rsidR="00CB7E42">
              <w:rPr>
                <w:webHidden/>
              </w:rPr>
              <w:fldChar w:fldCharType="separate"/>
            </w:r>
            <w:r w:rsidR="00837DD2">
              <w:rPr>
                <w:webHidden/>
              </w:rPr>
              <w:t>32</w:t>
            </w:r>
            <w:r w:rsidR="00CB7E42">
              <w:rPr>
                <w:webHidden/>
              </w:rPr>
              <w:fldChar w:fldCharType="end"/>
            </w:r>
          </w:hyperlink>
        </w:p>
        <w:p w14:paraId="4E81ABE6" w14:textId="2F56037F" w:rsidR="00CB7E42" w:rsidRDefault="007C5827" w:rsidP="001840B8">
          <w:pPr>
            <w:pStyle w:val="TOC3"/>
            <w:tabs>
              <w:tab w:val="right" w:leader="dot" w:pos="9350"/>
            </w:tabs>
            <w:spacing w:line="276" w:lineRule="auto"/>
            <w:rPr>
              <w:rFonts w:eastAsiaTheme="minorEastAsia"/>
              <w:sz w:val="22"/>
              <w:szCs w:val="22"/>
            </w:rPr>
          </w:pPr>
          <w:hyperlink w:anchor="_Toc61885881" w:history="1">
            <w:r w:rsidR="00CB7E42" w:rsidRPr="000A769D">
              <w:rPr>
                <w:rStyle w:val="Hyperlink"/>
              </w:rPr>
              <w:t>8.4.3 Model Iterations</w:t>
            </w:r>
            <w:r w:rsidR="00CB7E42">
              <w:rPr>
                <w:webHidden/>
              </w:rPr>
              <w:tab/>
            </w:r>
            <w:r w:rsidR="00CB7E42">
              <w:rPr>
                <w:webHidden/>
              </w:rPr>
              <w:fldChar w:fldCharType="begin"/>
            </w:r>
            <w:r w:rsidR="00CB7E42">
              <w:rPr>
                <w:webHidden/>
              </w:rPr>
              <w:instrText xml:space="preserve"> PAGEREF _Toc61885881 \h </w:instrText>
            </w:r>
            <w:r w:rsidR="00CB7E42">
              <w:rPr>
                <w:webHidden/>
              </w:rPr>
            </w:r>
            <w:r w:rsidR="00CB7E42">
              <w:rPr>
                <w:webHidden/>
              </w:rPr>
              <w:fldChar w:fldCharType="separate"/>
            </w:r>
            <w:r w:rsidR="00837DD2">
              <w:rPr>
                <w:webHidden/>
              </w:rPr>
              <w:t>32</w:t>
            </w:r>
            <w:r w:rsidR="00CB7E42">
              <w:rPr>
                <w:webHidden/>
              </w:rPr>
              <w:fldChar w:fldCharType="end"/>
            </w:r>
          </w:hyperlink>
        </w:p>
        <w:p w14:paraId="5FAC6FB8" w14:textId="160F6179" w:rsidR="00CB7E42" w:rsidRDefault="007C5827" w:rsidP="001840B8">
          <w:pPr>
            <w:pStyle w:val="TOC3"/>
            <w:tabs>
              <w:tab w:val="right" w:leader="dot" w:pos="9350"/>
            </w:tabs>
            <w:spacing w:line="276" w:lineRule="auto"/>
            <w:rPr>
              <w:rFonts w:eastAsiaTheme="minorEastAsia"/>
              <w:sz w:val="22"/>
              <w:szCs w:val="22"/>
            </w:rPr>
          </w:pPr>
          <w:hyperlink w:anchor="_Toc61885882" w:history="1">
            <w:r w:rsidR="00CB7E42" w:rsidRPr="000A769D">
              <w:rPr>
                <w:rStyle w:val="Hyperlink"/>
              </w:rPr>
              <w:t>8.4.4 Model Assessment</w:t>
            </w:r>
            <w:r w:rsidR="00CB7E42">
              <w:rPr>
                <w:webHidden/>
              </w:rPr>
              <w:tab/>
            </w:r>
            <w:r w:rsidR="00CB7E42">
              <w:rPr>
                <w:webHidden/>
              </w:rPr>
              <w:fldChar w:fldCharType="begin"/>
            </w:r>
            <w:r w:rsidR="00CB7E42">
              <w:rPr>
                <w:webHidden/>
              </w:rPr>
              <w:instrText xml:space="preserve"> PAGEREF _Toc61885882 \h </w:instrText>
            </w:r>
            <w:r w:rsidR="00CB7E42">
              <w:rPr>
                <w:webHidden/>
              </w:rPr>
            </w:r>
            <w:r w:rsidR="00CB7E42">
              <w:rPr>
                <w:webHidden/>
              </w:rPr>
              <w:fldChar w:fldCharType="separate"/>
            </w:r>
            <w:r w:rsidR="00837DD2">
              <w:rPr>
                <w:webHidden/>
              </w:rPr>
              <w:t>33</w:t>
            </w:r>
            <w:r w:rsidR="00CB7E42">
              <w:rPr>
                <w:webHidden/>
              </w:rPr>
              <w:fldChar w:fldCharType="end"/>
            </w:r>
          </w:hyperlink>
        </w:p>
        <w:p w14:paraId="7546C586" w14:textId="16CF84C8" w:rsidR="00CB7E42" w:rsidRDefault="007C5827" w:rsidP="001840B8">
          <w:pPr>
            <w:pStyle w:val="TOC2"/>
            <w:tabs>
              <w:tab w:val="right" w:leader="dot" w:pos="9350"/>
            </w:tabs>
            <w:spacing w:line="276" w:lineRule="auto"/>
            <w:rPr>
              <w:rFonts w:eastAsiaTheme="minorEastAsia"/>
              <w:sz w:val="22"/>
              <w:szCs w:val="22"/>
            </w:rPr>
          </w:pPr>
          <w:hyperlink w:anchor="_Toc61885883" w:history="1">
            <w:r w:rsidR="00CB7E42" w:rsidRPr="000A769D">
              <w:rPr>
                <w:rStyle w:val="Hyperlink"/>
              </w:rPr>
              <w:t>8.5 Model Evaluation</w:t>
            </w:r>
            <w:r w:rsidR="00CB7E42">
              <w:rPr>
                <w:webHidden/>
              </w:rPr>
              <w:tab/>
            </w:r>
            <w:r w:rsidR="00CB7E42">
              <w:rPr>
                <w:webHidden/>
              </w:rPr>
              <w:fldChar w:fldCharType="begin"/>
            </w:r>
            <w:r w:rsidR="00CB7E42">
              <w:rPr>
                <w:webHidden/>
              </w:rPr>
              <w:instrText xml:space="preserve"> PAGEREF _Toc61885883 \h </w:instrText>
            </w:r>
            <w:r w:rsidR="00CB7E42">
              <w:rPr>
                <w:webHidden/>
              </w:rPr>
            </w:r>
            <w:r w:rsidR="00CB7E42">
              <w:rPr>
                <w:webHidden/>
              </w:rPr>
              <w:fldChar w:fldCharType="separate"/>
            </w:r>
            <w:r w:rsidR="00837DD2">
              <w:rPr>
                <w:webHidden/>
              </w:rPr>
              <w:t>103</w:t>
            </w:r>
            <w:r w:rsidR="00CB7E42">
              <w:rPr>
                <w:webHidden/>
              </w:rPr>
              <w:fldChar w:fldCharType="end"/>
            </w:r>
          </w:hyperlink>
        </w:p>
        <w:p w14:paraId="3714A429" w14:textId="68B9674E" w:rsidR="00CB7E42" w:rsidRDefault="007C5827" w:rsidP="001840B8">
          <w:pPr>
            <w:pStyle w:val="TOC3"/>
            <w:tabs>
              <w:tab w:val="right" w:leader="dot" w:pos="9350"/>
            </w:tabs>
            <w:spacing w:line="276" w:lineRule="auto"/>
            <w:rPr>
              <w:rFonts w:eastAsiaTheme="minorEastAsia"/>
              <w:sz w:val="22"/>
              <w:szCs w:val="22"/>
            </w:rPr>
          </w:pPr>
          <w:hyperlink w:anchor="_Toc61885884" w:history="1">
            <w:r w:rsidR="00CB7E42" w:rsidRPr="000A769D">
              <w:rPr>
                <w:rStyle w:val="Hyperlink"/>
              </w:rPr>
              <w:t>8.5.1 Model Evaluation</w:t>
            </w:r>
            <w:r w:rsidR="00CB7E42">
              <w:rPr>
                <w:webHidden/>
              </w:rPr>
              <w:tab/>
            </w:r>
            <w:r w:rsidR="00CB7E42">
              <w:rPr>
                <w:webHidden/>
              </w:rPr>
              <w:fldChar w:fldCharType="begin"/>
            </w:r>
            <w:r w:rsidR="00CB7E42">
              <w:rPr>
                <w:webHidden/>
              </w:rPr>
              <w:instrText xml:space="preserve"> PAGEREF _Toc61885884 \h </w:instrText>
            </w:r>
            <w:r w:rsidR="00CB7E42">
              <w:rPr>
                <w:webHidden/>
              </w:rPr>
            </w:r>
            <w:r w:rsidR="00CB7E42">
              <w:rPr>
                <w:webHidden/>
              </w:rPr>
              <w:fldChar w:fldCharType="separate"/>
            </w:r>
            <w:r w:rsidR="00837DD2">
              <w:rPr>
                <w:webHidden/>
              </w:rPr>
              <w:t>35</w:t>
            </w:r>
            <w:r w:rsidR="00CB7E42">
              <w:rPr>
                <w:webHidden/>
              </w:rPr>
              <w:fldChar w:fldCharType="end"/>
            </w:r>
          </w:hyperlink>
        </w:p>
        <w:p w14:paraId="2DEA83C0" w14:textId="0F4C8087" w:rsidR="00CB7E42" w:rsidRDefault="007C5827" w:rsidP="001840B8">
          <w:pPr>
            <w:pStyle w:val="TOC3"/>
            <w:tabs>
              <w:tab w:val="right" w:leader="dot" w:pos="9350"/>
            </w:tabs>
            <w:spacing w:line="276" w:lineRule="auto"/>
            <w:rPr>
              <w:rFonts w:eastAsiaTheme="minorEastAsia"/>
              <w:sz w:val="22"/>
              <w:szCs w:val="22"/>
            </w:rPr>
          </w:pPr>
          <w:hyperlink w:anchor="_Toc61885885" w:history="1">
            <w:r w:rsidR="00CB7E42" w:rsidRPr="000A769D">
              <w:rPr>
                <w:rStyle w:val="Hyperlink"/>
              </w:rPr>
              <w:t>8.5.2 Process Review</w:t>
            </w:r>
            <w:r w:rsidR="00CB7E42">
              <w:rPr>
                <w:webHidden/>
              </w:rPr>
              <w:tab/>
            </w:r>
            <w:r w:rsidR="00CB7E42">
              <w:rPr>
                <w:webHidden/>
              </w:rPr>
              <w:fldChar w:fldCharType="begin"/>
            </w:r>
            <w:r w:rsidR="00CB7E42">
              <w:rPr>
                <w:webHidden/>
              </w:rPr>
              <w:instrText xml:space="preserve"> PAGEREF _Toc61885885 \h </w:instrText>
            </w:r>
            <w:r w:rsidR="00CB7E42">
              <w:rPr>
                <w:webHidden/>
              </w:rPr>
            </w:r>
            <w:r w:rsidR="00CB7E42">
              <w:rPr>
                <w:webHidden/>
              </w:rPr>
              <w:fldChar w:fldCharType="separate"/>
            </w:r>
            <w:r w:rsidR="00837DD2">
              <w:rPr>
                <w:webHidden/>
              </w:rPr>
              <w:t>35</w:t>
            </w:r>
            <w:r w:rsidR="00CB7E42">
              <w:rPr>
                <w:webHidden/>
              </w:rPr>
              <w:fldChar w:fldCharType="end"/>
            </w:r>
          </w:hyperlink>
        </w:p>
        <w:p w14:paraId="18CD21D6" w14:textId="5549A984" w:rsidR="00CB7E42" w:rsidRDefault="007C5827" w:rsidP="001840B8">
          <w:pPr>
            <w:pStyle w:val="TOC3"/>
            <w:tabs>
              <w:tab w:val="right" w:leader="dot" w:pos="9350"/>
            </w:tabs>
            <w:spacing w:line="276" w:lineRule="auto"/>
            <w:rPr>
              <w:rFonts w:eastAsiaTheme="minorEastAsia"/>
              <w:sz w:val="22"/>
              <w:szCs w:val="22"/>
            </w:rPr>
          </w:pPr>
          <w:hyperlink w:anchor="_Toc61885886" w:history="1">
            <w:r w:rsidR="00CB7E42" w:rsidRPr="000A769D">
              <w:rPr>
                <w:rStyle w:val="Hyperlink"/>
              </w:rPr>
              <w:t>8.5.3 Determine Next Steps</w:t>
            </w:r>
            <w:r w:rsidR="00CB7E42">
              <w:rPr>
                <w:webHidden/>
              </w:rPr>
              <w:tab/>
            </w:r>
            <w:r w:rsidR="00CB7E42">
              <w:rPr>
                <w:webHidden/>
              </w:rPr>
              <w:fldChar w:fldCharType="begin"/>
            </w:r>
            <w:r w:rsidR="00CB7E42">
              <w:rPr>
                <w:webHidden/>
              </w:rPr>
              <w:instrText xml:space="preserve"> PAGEREF _Toc61885886 \h </w:instrText>
            </w:r>
            <w:r w:rsidR="00CB7E42">
              <w:rPr>
                <w:webHidden/>
              </w:rPr>
            </w:r>
            <w:r w:rsidR="00CB7E42">
              <w:rPr>
                <w:webHidden/>
              </w:rPr>
              <w:fldChar w:fldCharType="separate"/>
            </w:r>
            <w:r w:rsidR="00837DD2">
              <w:rPr>
                <w:webHidden/>
              </w:rPr>
              <w:t>103</w:t>
            </w:r>
            <w:r w:rsidR="00CB7E42">
              <w:rPr>
                <w:webHidden/>
              </w:rPr>
              <w:fldChar w:fldCharType="end"/>
            </w:r>
          </w:hyperlink>
        </w:p>
        <w:p w14:paraId="1097D45B" w14:textId="3EB9FD95" w:rsidR="00CB7E42" w:rsidRDefault="007C5827" w:rsidP="001840B8">
          <w:pPr>
            <w:pStyle w:val="TOC2"/>
            <w:tabs>
              <w:tab w:val="right" w:leader="dot" w:pos="9350"/>
            </w:tabs>
            <w:spacing w:line="276" w:lineRule="auto"/>
            <w:rPr>
              <w:rFonts w:eastAsiaTheme="minorEastAsia"/>
              <w:sz w:val="22"/>
              <w:szCs w:val="22"/>
            </w:rPr>
          </w:pPr>
          <w:hyperlink w:anchor="_Toc61885887" w:history="1">
            <w:r w:rsidR="00CB7E42" w:rsidRPr="000A769D">
              <w:rPr>
                <w:rStyle w:val="Hyperlink"/>
              </w:rPr>
              <w:t>8.6 Model Deployment</w:t>
            </w:r>
            <w:r w:rsidR="00CB7E42">
              <w:rPr>
                <w:webHidden/>
              </w:rPr>
              <w:tab/>
            </w:r>
            <w:r w:rsidR="00CB7E42">
              <w:rPr>
                <w:webHidden/>
              </w:rPr>
              <w:fldChar w:fldCharType="begin"/>
            </w:r>
            <w:r w:rsidR="00CB7E42">
              <w:rPr>
                <w:webHidden/>
              </w:rPr>
              <w:instrText xml:space="preserve"> PAGEREF _Toc61885887 \h </w:instrText>
            </w:r>
            <w:r w:rsidR="00CB7E42">
              <w:rPr>
                <w:webHidden/>
              </w:rPr>
            </w:r>
            <w:r w:rsidR="00CB7E42">
              <w:rPr>
                <w:webHidden/>
              </w:rPr>
              <w:fldChar w:fldCharType="separate"/>
            </w:r>
            <w:r w:rsidR="00837DD2">
              <w:rPr>
                <w:webHidden/>
              </w:rPr>
              <w:t>36</w:t>
            </w:r>
            <w:r w:rsidR="00CB7E42">
              <w:rPr>
                <w:webHidden/>
              </w:rPr>
              <w:fldChar w:fldCharType="end"/>
            </w:r>
          </w:hyperlink>
        </w:p>
        <w:p w14:paraId="2BBA50B8" w14:textId="7F8F7B42" w:rsidR="00CB7E42" w:rsidRDefault="007C5827" w:rsidP="001840B8">
          <w:pPr>
            <w:pStyle w:val="TOC3"/>
            <w:tabs>
              <w:tab w:val="right" w:leader="dot" w:pos="9350"/>
            </w:tabs>
            <w:spacing w:line="276" w:lineRule="auto"/>
            <w:rPr>
              <w:rFonts w:eastAsiaTheme="minorEastAsia"/>
              <w:sz w:val="22"/>
              <w:szCs w:val="22"/>
            </w:rPr>
          </w:pPr>
          <w:hyperlink w:anchor="_Toc61885888" w:history="1">
            <w:r w:rsidR="00CB7E42" w:rsidRPr="000A769D">
              <w:rPr>
                <w:rStyle w:val="Hyperlink"/>
              </w:rPr>
              <w:t>8.6.1 Plan for Deployment</w:t>
            </w:r>
            <w:r w:rsidR="00CB7E42">
              <w:rPr>
                <w:webHidden/>
              </w:rPr>
              <w:tab/>
            </w:r>
            <w:r w:rsidR="00CB7E42">
              <w:rPr>
                <w:webHidden/>
              </w:rPr>
              <w:fldChar w:fldCharType="begin"/>
            </w:r>
            <w:r w:rsidR="00CB7E42">
              <w:rPr>
                <w:webHidden/>
              </w:rPr>
              <w:instrText xml:space="preserve"> PAGEREF _Toc61885888 \h </w:instrText>
            </w:r>
            <w:r w:rsidR="00CB7E42">
              <w:rPr>
                <w:webHidden/>
              </w:rPr>
            </w:r>
            <w:r w:rsidR="00CB7E42">
              <w:rPr>
                <w:webHidden/>
              </w:rPr>
              <w:fldChar w:fldCharType="separate"/>
            </w:r>
            <w:r w:rsidR="00837DD2">
              <w:rPr>
                <w:webHidden/>
              </w:rPr>
              <w:t>104</w:t>
            </w:r>
            <w:r w:rsidR="00CB7E42">
              <w:rPr>
                <w:webHidden/>
              </w:rPr>
              <w:fldChar w:fldCharType="end"/>
            </w:r>
          </w:hyperlink>
        </w:p>
        <w:p w14:paraId="25B77C63" w14:textId="319C5851" w:rsidR="00CB7E42" w:rsidRDefault="007C5827" w:rsidP="001840B8">
          <w:pPr>
            <w:pStyle w:val="TOC3"/>
            <w:tabs>
              <w:tab w:val="right" w:leader="dot" w:pos="9350"/>
            </w:tabs>
            <w:spacing w:line="276" w:lineRule="auto"/>
            <w:rPr>
              <w:rFonts w:eastAsiaTheme="minorEastAsia"/>
              <w:sz w:val="22"/>
              <w:szCs w:val="22"/>
            </w:rPr>
          </w:pPr>
          <w:hyperlink w:anchor="_Toc61885889" w:history="1">
            <w:r w:rsidR="00CB7E42" w:rsidRPr="000A769D">
              <w:rPr>
                <w:rStyle w:val="Hyperlink"/>
              </w:rPr>
              <w:t>8.6.2 Monitoring and Maintenance</w:t>
            </w:r>
            <w:r w:rsidR="00CB7E42">
              <w:rPr>
                <w:webHidden/>
              </w:rPr>
              <w:tab/>
            </w:r>
            <w:r w:rsidR="00CB7E42">
              <w:rPr>
                <w:webHidden/>
              </w:rPr>
              <w:fldChar w:fldCharType="begin"/>
            </w:r>
            <w:r w:rsidR="00CB7E42">
              <w:rPr>
                <w:webHidden/>
              </w:rPr>
              <w:instrText xml:space="preserve"> PAGEREF _Toc61885889 \h </w:instrText>
            </w:r>
            <w:r w:rsidR="00CB7E42">
              <w:rPr>
                <w:webHidden/>
              </w:rPr>
            </w:r>
            <w:r w:rsidR="00CB7E42">
              <w:rPr>
                <w:webHidden/>
              </w:rPr>
              <w:fldChar w:fldCharType="separate"/>
            </w:r>
            <w:r w:rsidR="00837DD2">
              <w:rPr>
                <w:webHidden/>
              </w:rPr>
              <w:t>104</w:t>
            </w:r>
            <w:r w:rsidR="00CB7E42">
              <w:rPr>
                <w:webHidden/>
              </w:rPr>
              <w:fldChar w:fldCharType="end"/>
            </w:r>
          </w:hyperlink>
        </w:p>
        <w:p w14:paraId="0B2B97C4" w14:textId="2D5312D7" w:rsidR="00CB7E42" w:rsidRDefault="007C5827" w:rsidP="001840B8">
          <w:pPr>
            <w:pStyle w:val="TOC3"/>
            <w:tabs>
              <w:tab w:val="right" w:leader="dot" w:pos="9350"/>
            </w:tabs>
            <w:spacing w:line="276" w:lineRule="auto"/>
            <w:rPr>
              <w:rFonts w:eastAsiaTheme="minorEastAsia"/>
              <w:sz w:val="22"/>
              <w:szCs w:val="22"/>
            </w:rPr>
          </w:pPr>
          <w:hyperlink w:anchor="_Toc61885890" w:history="1">
            <w:r w:rsidR="00CB7E42" w:rsidRPr="000A769D">
              <w:rPr>
                <w:rStyle w:val="Hyperlink"/>
              </w:rPr>
              <w:t>8.6.3 Reporting Results</w:t>
            </w:r>
            <w:r w:rsidR="00CB7E42">
              <w:rPr>
                <w:webHidden/>
              </w:rPr>
              <w:tab/>
            </w:r>
            <w:r w:rsidR="00CB7E42">
              <w:rPr>
                <w:webHidden/>
              </w:rPr>
              <w:fldChar w:fldCharType="begin"/>
            </w:r>
            <w:r w:rsidR="00CB7E42">
              <w:rPr>
                <w:webHidden/>
              </w:rPr>
              <w:instrText xml:space="preserve"> PAGEREF _Toc61885890 \h </w:instrText>
            </w:r>
            <w:r w:rsidR="00CB7E42">
              <w:rPr>
                <w:webHidden/>
              </w:rPr>
            </w:r>
            <w:r w:rsidR="00CB7E42">
              <w:rPr>
                <w:webHidden/>
              </w:rPr>
              <w:fldChar w:fldCharType="separate"/>
            </w:r>
            <w:r w:rsidR="00837DD2">
              <w:rPr>
                <w:webHidden/>
              </w:rPr>
              <w:t>104</w:t>
            </w:r>
            <w:r w:rsidR="00CB7E42">
              <w:rPr>
                <w:webHidden/>
              </w:rPr>
              <w:fldChar w:fldCharType="end"/>
            </w:r>
          </w:hyperlink>
        </w:p>
        <w:p w14:paraId="2269FDB7" w14:textId="00382B84" w:rsidR="00CB7E42" w:rsidRDefault="007C5827" w:rsidP="001840B8">
          <w:pPr>
            <w:pStyle w:val="TOC3"/>
            <w:tabs>
              <w:tab w:val="right" w:leader="dot" w:pos="9350"/>
            </w:tabs>
            <w:spacing w:line="276" w:lineRule="auto"/>
            <w:rPr>
              <w:rFonts w:eastAsiaTheme="minorEastAsia"/>
              <w:sz w:val="22"/>
              <w:szCs w:val="22"/>
            </w:rPr>
          </w:pPr>
          <w:hyperlink w:anchor="_Toc61885891" w:history="1">
            <w:r w:rsidR="00CB7E42" w:rsidRPr="000A769D">
              <w:rPr>
                <w:rStyle w:val="Hyperlink"/>
              </w:rPr>
              <w:t>8.6.4 Final Review</w:t>
            </w:r>
            <w:r w:rsidR="00CB7E42">
              <w:rPr>
                <w:webHidden/>
              </w:rPr>
              <w:tab/>
            </w:r>
            <w:r w:rsidR="00CB7E42">
              <w:rPr>
                <w:webHidden/>
              </w:rPr>
              <w:fldChar w:fldCharType="begin"/>
            </w:r>
            <w:r w:rsidR="00CB7E42">
              <w:rPr>
                <w:webHidden/>
              </w:rPr>
              <w:instrText xml:space="preserve"> PAGEREF _Toc61885891 \h </w:instrText>
            </w:r>
            <w:r w:rsidR="00CB7E42">
              <w:rPr>
                <w:webHidden/>
              </w:rPr>
            </w:r>
            <w:r w:rsidR="00CB7E42">
              <w:rPr>
                <w:webHidden/>
              </w:rPr>
              <w:fldChar w:fldCharType="separate"/>
            </w:r>
            <w:r w:rsidR="00837DD2">
              <w:rPr>
                <w:webHidden/>
              </w:rPr>
              <w:t>105</w:t>
            </w:r>
            <w:r w:rsidR="00CB7E42">
              <w:rPr>
                <w:webHidden/>
              </w:rPr>
              <w:fldChar w:fldCharType="end"/>
            </w:r>
          </w:hyperlink>
        </w:p>
        <w:p w14:paraId="57372235" w14:textId="02DF0A4D" w:rsidR="00CB7E42" w:rsidRDefault="007C5827" w:rsidP="001840B8">
          <w:pPr>
            <w:pStyle w:val="TOC1"/>
            <w:spacing w:line="276" w:lineRule="auto"/>
            <w:rPr>
              <w:rFonts w:eastAsiaTheme="minorEastAsia"/>
              <w:sz w:val="22"/>
              <w:szCs w:val="22"/>
            </w:rPr>
          </w:pPr>
          <w:hyperlink w:anchor="_Toc61885892" w:history="1">
            <w:r w:rsidR="00CB7E42" w:rsidRPr="000A769D">
              <w:rPr>
                <w:rStyle w:val="Hyperlink"/>
              </w:rPr>
              <w:t>9. Expected Outcomes</w:t>
            </w:r>
            <w:r w:rsidR="00CB7E42">
              <w:rPr>
                <w:webHidden/>
              </w:rPr>
              <w:tab/>
            </w:r>
            <w:r w:rsidR="00CB7E42">
              <w:rPr>
                <w:webHidden/>
              </w:rPr>
              <w:fldChar w:fldCharType="begin"/>
            </w:r>
            <w:r w:rsidR="00CB7E42">
              <w:rPr>
                <w:webHidden/>
              </w:rPr>
              <w:instrText xml:space="preserve"> PAGEREF _Toc61885892 \h </w:instrText>
            </w:r>
            <w:r w:rsidR="00CB7E42">
              <w:rPr>
                <w:webHidden/>
              </w:rPr>
            </w:r>
            <w:r w:rsidR="00CB7E42">
              <w:rPr>
                <w:webHidden/>
              </w:rPr>
              <w:fldChar w:fldCharType="separate"/>
            </w:r>
            <w:r w:rsidR="00837DD2">
              <w:rPr>
                <w:webHidden/>
              </w:rPr>
              <w:t>105</w:t>
            </w:r>
            <w:r w:rsidR="00CB7E42">
              <w:rPr>
                <w:webHidden/>
              </w:rPr>
              <w:fldChar w:fldCharType="end"/>
            </w:r>
          </w:hyperlink>
        </w:p>
        <w:p w14:paraId="79282517" w14:textId="6B66BE66" w:rsidR="00CB7E42" w:rsidRDefault="007C5827" w:rsidP="001840B8">
          <w:pPr>
            <w:pStyle w:val="TOC1"/>
            <w:spacing w:line="276" w:lineRule="auto"/>
            <w:rPr>
              <w:rFonts w:eastAsiaTheme="minorEastAsia"/>
              <w:sz w:val="22"/>
              <w:szCs w:val="22"/>
            </w:rPr>
          </w:pPr>
          <w:hyperlink w:anchor="_Toc61885893" w:history="1">
            <w:r w:rsidR="00CB7E42" w:rsidRPr="000A769D">
              <w:rPr>
                <w:rStyle w:val="Hyperlink"/>
              </w:rPr>
              <w:t>10. Required Resources</w:t>
            </w:r>
            <w:r w:rsidR="00CB7E42">
              <w:rPr>
                <w:webHidden/>
              </w:rPr>
              <w:tab/>
            </w:r>
            <w:r w:rsidR="00CB7E42">
              <w:rPr>
                <w:webHidden/>
              </w:rPr>
              <w:fldChar w:fldCharType="begin"/>
            </w:r>
            <w:r w:rsidR="00CB7E42">
              <w:rPr>
                <w:webHidden/>
              </w:rPr>
              <w:instrText xml:space="preserve"> PAGEREF _Toc61885893 \h </w:instrText>
            </w:r>
            <w:r w:rsidR="00CB7E42">
              <w:rPr>
                <w:webHidden/>
              </w:rPr>
            </w:r>
            <w:r w:rsidR="00CB7E42">
              <w:rPr>
                <w:webHidden/>
              </w:rPr>
              <w:fldChar w:fldCharType="separate"/>
            </w:r>
            <w:r w:rsidR="00837DD2">
              <w:rPr>
                <w:webHidden/>
              </w:rPr>
              <w:t>105</w:t>
            </w:r>
            <w:r w:rsidR="00CB7E42">
              <w:rPr>
                <w:webHidden/>
              </w:rPr>
              <w:fldChar w:fldCharType="end"/>
            </w:r>
          </w:hyperlink>
        </w:p>
        <w:p w14:paraId="1423DB65" w14:textId="153BBEB6" w:rsidR="00CB7E42" w:rsidRDefault="007C5827" w:rsidP="001840B8">
          <w:pPr>
            <w:pStyle w:val="TOC3"/>
            <w:tabs>
              <w:tab w:val="right" w:leader="dot" w:pos="9350"/>
            </w:tabs>
            <w:spacing w:line="276" w:lineRule="auto"/>
            <w:rPr>
              <w:rFonts w:eastAsiaTheme="minorEastAsia"/>
              <w:sz w:val="22"/>
              <w:szCs w:val="22"/>
            </w:rPr>
          </w:pPr>
          <w:hyperlink w:anchor="_Toc61885894" w:history="1">
            <w:r w:rsidR="00CB7E42" w:rsidRPr="000A769D">
              <w:rPr>
                <w:rStyle w:val="Hyperlink"/>
              </w:rPr>
              <w:t>10.1 Hardware Requirements for the research</w:t>
            </w:r>
            <w:r w:rsidR="00CB7E42">
              <w:rPr>
                <w:webHidden/>
              </w:rPr>
              <w:tab/>
            </w:r>
            <w:r w:rsidR="00CB7E42">
              <w:rPr>
                <w:webHidden/>
              </w:rPr>
              <w:fldChar w:fldCharType="begin"/>
            </w:r>
            <w:r w:rsidR="00CB7E42">
              <w:rPr>
                <w:webHidden/>
              </w:rPr>
              <w:instrText xml:space="preserve"> PAGEREF _Toc61885894 \h </w:instrText>
            </w:r>
            <w:r w:rsidR="00CB7E42">
              <w:rPr>
                <w:webHidden/>
              </w:rPr>
            </w:r>
            <w:r w:rsidR="00CB7E42">
              <w:rPr>
                <w:webHidden/>
              </w:rPr>
              <w:fldChar w:fldCharType="separate"/>
            </w:r>
            <w:r w:rsidR="00837DD2">
              <w:rPr>
                <w:webHidden/>
              </w:rPr>
              <w:t>105</w:t>
            </w:r>
            <w:r w:rsidR="00CB7E42">
              <w:rPr>
                <w:webHidden/>
              </w:rPr>
              <w:fldChar w:fldCharType="end"/>
            </w:r>
          </w:hyperlink>
        </w:p>
        <w:p w14:paraId="3EA464DE" w14:textId="73487F4F" w:rsidR="00CB7E42" w:rsidRDefault="007C5827" w:rsidP="001840B8">
          <w:pPr>
            <w:pStyle w:val="TOC3"/>
            <w:tabs>
              <w:tab w:val="right" w:leader="dot" w:pos="9350"/>
            </w:tabs>
            <w:spacing w:line="276" w:lineRule="auto"/>
            <w:rPr>
              <w:rFonts w:eastAsiaTheme="minorEastAsia"/>
              <w:sz w:val="22"/>
              <w:szCs w:val="22"/>
            </w:rPr>
          </w:pPr>
          <w:hyperlink w:anchor="_Toc61885895" w:history="1">
            <w:r w:rsidR="00CB7E42" w:rsidRPr="000A769D">
              <w:rPr>
                <w:rStyle w:val="Hyperlink"/>
              </w:rPr>
              <w:t>10.2 Software Requirements for the research</w:t>
            </w:r>
            <w:r w:rsidR="00CB7E42">
              <w:rPr>
                <w:webHidden/>
              </w:rPr>
              <w:tab/>
            </w:r>
            <w:r w:rsidR="00CB7E42">
              <w:rPr>
                <w:webHidden/>
              </w:rPr>
              <w:fldChar w:fldCharType="begin"/>
            </w:r>
            <w:r w:rsidR="00CB7E42">
              <w:rPr>
                <w:webHidden/>
              </w:rPr>
              <w:instrText xml:space="preserve"> PAGEREF _Toc61885895 \h </w:instrText>
            </w:r>
            <w:r w:rsidR="00CB7E42">
              <w:rPr>
                <w:webHidden/>
              </w:rPr>
            </w:r>
            <w:r w:rsidR="00CB7E42">
              <w:rPr>
                <w:webHidden/>
              </w:rPr>
              <w:fldChar w:fldCharType="separate"/>
            </w:r>
            <w:r w:rsidR="00837DD2">
              <w:rPr>
                <w:webHidden/>
              </w:rPr>
              <w:t>106</w:t>
            </w:r>
            <w:r w:rsidR="00CB7E42">
              <w:rPr>
                <w:webHidden/>
              </w:rPr>
              <w:fldChar w:fldCharType="end"/>
            </w:r>
          </w:hyperlink>
        </w:p>
        <w:p w14:paraId="43BE74CF" w14:textId="69553687" w:rsidR="00CB7E42" w:rsidRDefault="007C5827" w:rsidP="001840B8">
          <w:pPr>
            <w:pStyle w:val="TOC1"/>
            <w:spacing w:line="276" w:lineRule="auto"/>
            <w:rPr>
              <w:rFonts w:eastAsiaTheme="minorEastAsia"/>
              <w:sz w:val="22"/>
              <w:szCs w:val="22"/>
            </w:rPr>
          </w:pPr>
          <w:hyperlink w:anchor="_Toc61885896" w:history="1">
            <w:r w:rsidR="00CB7E42" w:rsidRPr="000A769D">
              <w:rPr>
                <w:rStyle w:val="Hyperlink"/>
              </w:rPr>
              <w:t>11. Research Plan</w:t>
            </w:r>
            <w:r w:rsidR="00CB7E42">
              <w:rPr>
                <w:webHidden/>
              </w:rPr>
              <w:tab/>
            </w:r>
            <w:r w:rsidR="00CB7E42">
              <w:rPr>
                <w:webHidden/>
              </w:rPr>
              <w:fldChar w:fldCharType="begin"/>
            </w:r>
            <w:r w:rsidR="00CB7E42">
              <w:rPr>
                <w:webHidden/>
              </w:rPr>
              <w:instrText xml:space="preserve"> PAGEREF _Toc61885896 \h </w:instrText>
            </w:r>
            <w:r w:rsidR="00CB7E42">
              <w:rPr>
                <w:webHidden/>
              </w:rPr>
            </w:r>
            <w:r w:rsidR="00CB7E42">
              <w:rPr>
                <w:webHidden/>
              </w:rPr>
              <w:fldChar w:fldCharType="separate"/>
            </w:r>
            <w:r w:rsidR="00837DD2">
              <w:rPr>
                <w:webHidden/>
              </w:rPr>
              <w:t>106</w:t>
            </w:r>
            <w:r w:rsidR="00CB7E42">
              <w:rPr>
                <w:webHidden/>
              </w:rPr>
              <w:fldChar w:fldCharType="end"/>
            </w:r>
          </w:hyperlink>
        </w:p>
        <w:p w14:paraId="7C941312" w14:textId="4A03CAD4" w:rsidR="00CB7E42" w:rsidRDefault="007C5827" w:rsidP="001840B8">
          <w:pPr>
            <w:pStyle w:val="TOC1"/>
            <w:spacing w:line="276" w:lineRule="auto"/>
            <w:rPr>
              <w:rFonts w:eastAsiaTheme="minorEastAsia"/>
              <w:sz w:val="22"/>
              <w:szCs w:val="22"/>
            </w:rPr>
          </w:pPr>
          <w:hyperlink w:anchor="_Toc61885897" w:history="1">
            <w:r w:rsidR="00CB7E42" w:rsidRPr="000A769D">
              <w:rPr>
                <w:rStyle w:val="Hyperlink"/>
              </w:rPr>
              <w:t>12. Risk and Contingency Plan</w:t>
            </w:r>
            <w:r w:rsidR="00CB7E42">
              <w:rPr>
                <w:webHidden/>
              </w:rPr>
              <w:tab/>
            </w:r>
            <w:r w:rsidR="00CB7E42">
              <w:rPr>
                <w:webHidden/>
              </w:rPr>
              <w:fldChar w:fldCharType="begin"/>
            </w:r>
            <w:r w:rsidR="00CB7E42">
              <w:rPr>
                <w:webHidden/>
              </w:rPr>
              <w:instrText xml:space="preserve"> PAGEREF _Toc61885897 \h </w:instrText>
            </w:r>
            <w:r w:rsidR="00CB7E42">
              <w:rPr>
                <w:webHidden/>
              </w:rPr>
            </w:r>
            <w:r w:rsidR="00CB7E42">
              <w:rPr>
                <w:webHidden/>
              </w:rPr>
              <w:fldChar w:fldCharType="separate"/>
            </w:r>
            <w:r w:rsidR="00837DD2">
              <w:rPr>
                <w:webHidden/>
              </w:rPr>
              <w:t>107</w:t>
            </w:r>
            <w:r w:rsidR="00CB7E42">
              <w:rPr>
                <w:webHidden/>
              </w:rPr>
              <w:fldChar w:fldCharType="end"/>
            </w:r>
          </w:hyperlink>
        </w:p>
        <w:p w14:paraId="57AC8CA1" w14:textId="38EA039F" w:rsidR="00CB7E42" w:rsidRDefault="007C5827" w:rsidP="001840B8">
          <w:pPr>
            <w:pStyle w:val="TOC1"/>
            <w:spacing w:line="276" w:lineRule="auto"/>
            <w:rPr>
              <w:rFonts w:eastAsiaTheme="minorEastAsia"/>
              <w:sz w:val="22"/>
              <w:szCs w:val="22"/>
            </w:rPr>
          </w:pPr>
          <w:hyperlink w:anchor="_Toc61885898" w:history="1">
            <w:r w:rsidR="00CB7E42" w:rsidRPr="000A769D">
              <w:rPr>
                <w:rStyle w:val="Hyperlink"/>
              </w:rPr>
              <w:t>References</w:t>
            </w:r>
            <w:r w:rsidR="00CB7E42">
              <w:rPr>
                <w:webHidden/>
              </w:rPr>
              <w:tab/>
            </w:r>
            <w:r w:rsidR="00CB7E42">
              <w:rPr>
                <w:webHidden/>
              </w:rPr>
              <w:fldChar w:fldCharType="begin"/>
            </w:r>
            <w:r w:rsidR="00CB7E42">
              <w:rPr>
                <w:webHidden/>
              </w:rPr>
              <w:instrText xml:space="preserve"> PAGEREF _Toc61885898 \h </w:instrText>
            </w:r>
            <w:r w:rsidR="00CB7E42">
              <w:rPr>
                <w:webHidden/>
              </w:rPr>
            </w:r>
            <w:r w:rsidR="00CB7E42">
              <w:rPr>
                <w:webHidden/>
              </w:rPr>
              <w:fldChar w:fldCharType="separate"/>
            </w:r>
            <w:r w:rsidR="00837DD2">
              <w:rPr>
                <w:webHidden/>
              </w:rPr>
              <w:t>108</w:t>
            </w:r>
            <w:r w:rsidR="00CB7E42">
              <w:rPr>
                <w:webHidden/>
              </w:rPr>
              <w:fldChar w:fldCharType="end"/>
            </w:r>
          </w:hyperlink>
        </w:p>
        <w:p w14:paraId="119BD655" w14:textId="77777777" w:rsidR="00CB7E42" w:rsidRDefault="00CB7E42" w:rsidP="001840B8">
          <w:pPr>
            <w:spacing w:line="276" w:lineRule="auto"/>
          </w:pPr>
          <w:r>
            <w:rPr>
              <w:b/>
              <w:bCs/>
            </w:rPr>
            <w:fldChar w:fldCharType="end"/>
          </w:r>
        </w:p>
      </w:sdtContent>
    </w:sdt>
    <w:p w14:paraId="227A2631" w14:textId="77777777" w:rsidR="00CB7E42" w:rsidRPr="0045355A" w:rsidRDefault="00CB7E42" w:rsidP="00CB7E42">
      <w:r w:rsidRPr="0045355A">
        <w:br w:type="page"/>
      </w:r>
    </w:p>
    <w:p w14:paraId="4317D8D4" w14:textId="77777777" w:rsidR="00CB7E42" w:rsidRPr="0045355A" w:rsidRDefault="00CB7E42" w:rsidP="00CB7E42">
      <w:pPr>
        <w:pStyle w:val="Heading1"/>
        <w:numPr>
          <w:ilvl w:val="0"/>
          <w:numId w:val="0"/>
        </w:numPr>
      </w:pPr>
      <w:bookmarkStart w:id="149" w:name="_Toc61885854"/>
      <w:r w:rsidRPr="0045355A">
        <w:lastRenderedPageBreak/>
        <w:t>Abstract</w:t>
      </w:r>
      <w:bookmarkEnd w:id="149"/>
    </w:p>
    <w:p w14:paraId="04E60B3F" w14:textId="77777777" w:rsidR="00CB7E42" w:rsidRPr="005C2B0D" w:rsidRDefault="00CB7E42" w:rsidP="00CB7E42">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84A1548" w14:textId="77777777" w:rsidR="00CB7E42" w:rsidRPr="005C2B0D" w:rsidRDefault="00CB7E42" w:rsidP="00CB7E42">
      <w:pPr>
        <w:pStyle w:val="BodyText"/>
        <w:rPr>
          <w:szCs w:val="26"/>
        </w:rPr>
      </w:pPr>
      <w:r w:rsidRPr="005C2B0D">
        <w:rPr>
          <w:szCs w:val="26"/>
        </w:rPr>
        <w:t xml:space="preserve">Datasets for customer churn are </w:t>
      </w:r>
      <w:r>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1D1F10C6" w14:textId="77777777" w:rsidR="00CB7E42" w:rsidRPr="005C2B0D" w:rsidRDefault="00CB7E42" w:rsidP="00CB7E42">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4BD33673" w14:textId="77777777" w:rsidR="00CB7E42" w:rsidRDefault="00CB7E42" w:rsidP="00CB7E42">
      <w:pPr>
        <w:rPr>
          <w:rFonts w:eastAsiaTheme="majorEastAsia"/>
          <w:b/>
          <w:bCs/>
          <w:color w:val="345A8A" w:themeColor="accent1" w:themeShade="B5"/>
          <w:sz w:val="32"/>
          <w:szCs w:val="32"/>
        </w:rPr>
      </w:pPr>
      <w:r>
        <w:br w:type="page"/>
      </w:r>
    </w:p>
    <w:p w14:paraId="00DCAE4D" w14:textId="77777777" w:rsidR="00CB7E42" w:rsidRDefault="00CB7E42" w:rsidP="00CB7E42">
      <w:pPr>
        <w:pStyle w:val="Heading1"/>
        <w:numPr>
          <w:ilvl w:val="0"/>
          <w:numId w:val="0"/>
        </w:numPr>
      </w:pPr>
      <w:bookmarkStart w:id="150" w:name="_Toc61885855"/>
      <w:r>
        <w:lastRenderedPageBreak/>
        <w:t>List of Figures</w:t>
      </w:r>
      <w:bookmarkEnd w:id="150"/>
    </w:p>
    <w:p w14:paraId="2D176F41" w14:textId="77777777" w:rsidR="00CB7E42" w:rsidRDefault="00CB7E42" w:rsidP="00CB7E42">
      <w:pPr>
        <w:pStyle w:val="BodyText"/>
      </w:pPr>
      <w:r>
        <w:t>Figure 1: Model Building Process……………..……………………………………….…………18</w:t>
      </w:r>
    </w:p>
    <w:p w14:paraId="7713DBB1" w14:textId="77777777" w:rsidR="00CB7E42" w:rsidRDefault="00CB7E42" w:rsidP="00CB7E42">
      <w:pPr>
        <w:pStyle w:val="BodyText"/>
      </w:pPr>
      <w:r>
        <w:t>Figure 2: Research Plan and Timelines.……...…………………………...………………………22</w:t>
      </w:r>
    </w:p>
    <w:p w14:paraId="4FDFFACA" w14:textId="77777777" w:rsidR="00CB7E42" w:rsidRDefault="00CB7E42" w:rsidP="00CB7E42">
      <w:pPr>
        <w:pStyle w:val="BodyText"/>
      </w:pPr>
    </w:p>
    <w:p w14:paraId="5EA505C0" w14:textId="77777777" w:rsidR="00CB7E42" w:rsidRDefault="00CB7E42" w:rsidP="00CB7E42">
      <w:pPr>
        <w:pStyle w:val="Heading1"/>
        <w:numPr>
          <w:ilvl w:val="0"/>
          <w:numId w:val="0"/>
        </w:numPr>
      </w:pPr>
      <w:bookmarkStart w:id="151" w:name="_Toc61885856"/>
      <w:r>
        <w:t>List of Tables</w:t>
      </w:r>
      <w:bookmarkEnd w:id="151"/>
    </w:p>
    <w:p w14:paraId="7BDA85F1" w14:textId="77777777" w:rsidR="00CB7E42" w:rsidRDefault="00CB7E42" w:rsidP="00CB7E42">
      <w:pPr>
        <w:pStyle w:val="BodyText"/>
        <w:jc w:val="left"/>
      </w:pPr>
      <w:r>
        <w:t>Table 1: Risk and Contingency Plan……………………………………………………………..23</w:t>
      </w:r>
    </w:p>
    <w:p w14:paraId="09515DAC" w14:textId="77777777" w:rsidR="00CB7E42" w:rsidRDefault="00CB7E42" w:rsidP="00CB7E42">
      <w:pPr>
        <w:pStyle w:val="BodyText"/>
      </w:pPr>
    </w:p>
    <w:p w14:paraId="11835159" w14:textId="77777777" w:rsidR="00CB7E42" w:rsidRPr="003C277F" w:rsidRDefault="00CB7E42" w:rsidP="00CB7E42">
      <w:pPr>
        <w:pStyle w:val="Heading1"/>
        <w:numPr>
          <w:ilvl w:val="0"/>
          <w:numId w:val="0"/>
        </w:numPr>
      </w:pPr>
      <w:bookmarkStart w:id="152" w:name="_Toc61885857"/>
      <w:r>
        <w:t>List of Abbreviations</w:t>
      </w:r>
      <w:bookmarkEnd w:id="152"/>
    </w:p>
    <w:tbl>
      <w:tblPr>
        <w:tblW w:w="4780" w:type="dxa"/>
        <w:tblLook w:val="04A0" w:firstRow="1" w:lastRow="0" w:firstColumn="1" w:lastColumn="0" w:noHBand="0" w:noVBand="1"/>
      </w:tblPr>
      <w:tblGrid>
        <w:gridCol w:w="1076"/>
        <w:gridCol w:w="3820"/>
      </w:tblGrid>
      <w:tr w:rsidR="00CB7E42" w:rsidRPr="007E4C64" w14:paraId="6C0BE169" w14:textId="77777777" w:rsidTr="002F6BE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D49035"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6AD2907"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Exploratory Data Analysis</w:t>
            </w:r>
          </w:p>
        </w:tc>
      </w:tr>
      <w:tr w:rsidR="00CB7E42" w:rsidRPr="007E4C64" w14:paraId="1B0029E4"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D35A54"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2D3D129F"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Support Vector Machine</w:t>
            </w:r>
          </w:p>
        </w:tc>
      </w:tr>
      <w:tr w:rsidR="00CB7E42" w:rsidRPr="007E4C64" w14:paraId="38FF4CA7"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53D848"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B9D34CC"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K Nearest Neighbour</w:t>
            </w:r>
          </w:p>
        </w:tc>
      </w:tr>
      <w:tr w:rsidR="00CB7E42" w:rsidRPr="007E4C64" w14:paraId="21CADA6D"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2C74A4"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583867B" w14:textId="77777777" w:rsidR="00CB7E42" w:rsidRPr="007E4C64" w:rsidRDefault="00CB7E42" w:rsidP="002F6BE5">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CB7E42" w:rsidRPr="007E4C64" w14:paraId="33654055"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2A54D8"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3905ED16"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Receiver Operating Characteristics</w:t>
            </w:r>
          </w:p>
        </w:tc>
      </w:tr>
      <w:tr w:rsidR="00CB7E42" w:rsidRPr="007E4C64" w14:paraId="77C321D0"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61C077"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172168EE"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Extreme Gradient Boosting</w:t>
            </w:r>
          </w:p>
        </w:tc>
      </w:tr>
      <w:tr w:rsidR="00CB7E42" w:rsidRPr="007E4C64" w14:paraId="720E1E01"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F520FA"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3DFEC666"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Adaptive Boosting</w:t>
            </w:r>
          </w:p>
        </w:tc>
      </w:tr>
    </w:tbl>
    <w:p w14:paraId="22A1FC3C" w14:textId="77777777" w:rsidR="00CB7E42" w:rsidRPr="0045355A" w:rsidRDefault="00CB7E42" w:rsidP="00CB7E42">
      <w:pPr>
        <w:rPr>
          <w:rFonts w:eastAsiaTheme="majorEastAsia"/>
          <w:b/>
          <w:bCs/>
          <w:color w:val="345A8A" w:themeColor="accent1" w:themeShade="B5"/>
          <w:sz w:val="32"/>
          <w:szCs w:val="32"/>
        </w:rPr>
      </w:pPr>
      <w:bookmarkStart w:id="153" w:name="introduction"/>
      <w:r w:rsidRPr="0045355A">
        <w:br w:type="page"/>
      </w:r>
    </w:p>
    <w:p w14:paraId="3B56449E" w14:textId="77777777" w:rsidR="00CB7E42" w:rsidRPr="0045355A" w:rsidRDefault="00CB7E42" w:rsidP="00CB7E42">
      <w:pPr>
        <w:pStyle w:val="Heading1"/>
        <w:numPr>
          <w:ilvl w:val="0"/>
          <w:numId w:val="0"/>
        </w:numPr>
      </w:pPr>
      <w:bookmarkStart w:id="154" w:name="_Toc61617409"/>
      <w:bookmarkStart w:id="155" w:name="_Toc61885858"/>
      <w:bookmarkEnd w:id="153"/>
      <w:r w:rsidRPr="0045355A">
        <w:lastRenderedPageBreak/>
        <w:t xml:space="preserve">1. </w:t>
      </w:r>
      <w:bookmarkEnd w:id="154"/>
      <w:r w:rsidRPr="0045355A">
        <w:t>Background</w:t>
      </w:r>
      <w:bookmarkEnd w:id="155"/>
    </w:p>
    <w:p w14:paraId="77932B6D" w14:textId="77777777" w:rsidR="00CB7E42" w:rsidRPr="0045355A" w:rsidRDefault="00CB7E42" w:rsidP="00CB7E42">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63F5E01E" w14:textId="77777777" w:rsidR="00CB7E42" w:rsidRPr="0045355A" w:rsidRDefault="00CB7E42" w:rsidP="00CB7E42">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6AA3D1E9" w14:textId="77777777" w:rsidR="00CB7E42" w:rsidRPr="0045355A" w:rsidRDefault="00CB7E42" w:rsidP="00CB7E42">
      <w:pPr>
        <w:pStyle w:val="Heading2"/>
      </w:pPr>
      <w:r w:rsidRPr="0045355A">
        <w:t>1.1 The need for Customer Churn Analysis</w:t>
      </w:r>
    </w:p>
    <w:p w14:paraId="29B8D0E1" w14:textId="67366567" w:rsidR="00CB7E42" w:rsidRPr="0045355A" w:rsidRDefault="00CB7E42" w:rsidP="00CB7E42">
      <w:r w:rsidRPr="0045355A">
        <w:t xml:space="preserve">The ability to retain customers showcases the company's ability to run the business. </w:t>
      </w:r>
      <w:r w:rsidR="00EE284B">
        <w:t>In</w:t>
      </w:r>
      <w:r w:rsidRPr="0045355A">
        <w:t xml:space="preserve">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32321D88" w14:textId="77777777" w:rsidR="00CB7E42" w:rsidRPr="0045355A" w:rsidRDefault="00CB7E42" w:rsidP="00CB7E42">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47A3C36C" w14:textId="77777777" w:rsidR="00CB7E42" w:rsidRPr="0045355A" w:rsidRDefault="00CB7E42" w:rsidP="00CB7E42">
      <w:pPr>
        <w:pStyle w:val="Heading2"/>
      </w:pPr>
      <w:r w:rsidRPr="0045355A">
        <w:lastRenderedPageBreak/>
        <w:t>1.2 Flagging customers and retention policies</w:t>
      </w:r>
    </w:p>
    <w:p w14:paraId="708CD7FA" w14:textId="77777777" w:rsidR="00CB7E42" w:rsidRPr="0045355A" w:rsidRDefault="00CB7E42" w:rsidP="00CB7E42">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6646988A" w14:textId="77777777" w:rsidR="00CB7E42" w:rsidRPr="0045355A" w:rsidRDefault="00CB7E42" w:rsidP="00CB7E42">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3D56D6C0" w14:textId="77777777" w:rsidR="00CB7E42" w:rsidRPr="0045355A" w:rsidRDefault="00CB7E42" w:rsidP="00CB7E42">
      <w:pPr>
        <w:rPr>
          <w:rFonts w:eastAsiaTheme="majorEastAsia"/>
          <w:b/>
          <w:bCs/>
          <w:color w:val="345A8A" w:themeColor="accent1" w:themeShade="B5"/>
          <w:sz w:val="32"/>
          <w:szCs w:val="32"/>
        </w:rPr>
      </w:pPr>
      <w:r w:rsidRPr="0045355A">
        <w:br w:type="page"/>
      </w:r>
    </w:p>
    <w:p w14:paraId="47795DD0" w14:textId="77777777" w:rsidR="00CB7E42" w:rsidRPr="0045355A" w:rsidRDefault="00CB7E42" w:rsidP="00CB7E42">
      <w:pPr>
        <w:pStyle w:val="Heading1"/>
        <w:numPr>
          <w:ilvl w:val="0"/>
          <w:numId w:val="0"/>
        </w:numPr>
      </w:pPr>
      <w:bookmarkStart w:id="156" w:name="_Toc61885861"/>
      <w:r>
        <w:lastRenderedPageBreak/>
        <w:t>2</w:t>
      </w:r>
      <w:r w:rsidRPr="0045355A">
        <w:t>. Problem Statement</w:t>
      </w:r>
      <w:bookmarkEnd w:id="156"/>
      <w:r w:rsidRPr="0045355A">
        <w:t xml:space="preserve"> </w:t>
      </w:r>
    </w:p>
    <w:p w14:paraId="1610DB24" w14:textId="77777777" w:rsidR="00CB7E42" w:rsidRPr="0045355A" w:rsidRDefault="00CB7E42" w:rsidP="00CB7E42">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1FB3C11B" w14:textId="77777777" w:rsidR="00CB7E42" w:rsidRPr="0045355A" w:rsidRDefault="00CB7E42" w:rsidP="00CB7E42">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157" w:name="problem-statement"/>
      <w:bookmarkStart w:id="158" w:name="_Toc61617411"/>
    </w:p>
    <w:p w14:paraId="4E03F828" w14:textId="77777777" w:rsidR="00CB7E42" w:rsidRPr="00D61161" w:rsidRDefault="00CB7E42" w:rsidP="00CB7E42">
      <w:pPr>
        <w:pStyle w:val="Heading1"/>
        <w:numPr>
          <w:ilvl w:val="0"/>
          <w:numId w:val="0"/>
        </w:numPr>
      </w:pPr>
      <w:bookmarkStart w:id="159" w:name="_Toc61885862"/>
      <w:r w:rsidRPr="00D61161">
        <w:t xml:space="preserve">3. </w:t>
      </w:r>
      <w:bookmarkEnd w:id="157"/>
      <w:bookmarkEnd w:id="158"/>
      <w:r w:rsidRPr="00D61161">
        <w:t>Related Works</w:t>
      </w:r>
      <w:bookmarkEnd w:id="159"/>
    </w:p>
    <w:p w14:paraId="0953FE16" w14:textId="77777777" w:rsidR="00CB7E42" w:rsidRPr="00D61161" w:rsidRDefault="00CB7E42" w:rsidP="00CB7E42">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76474684" w14:textId="77777777" w:rsidR="00CB7E42" w:rsidRPr="00D61161" w:rsidRDefault="00CB7E42" w:rsidP="00CB7E42">
      <w:pPr>
        <w:pStyle w:val="Heading2"/>
      </w:pPr>
      <w:bookmarkStart w:id="160" w:name="_Toc61885863"/>
      <w:r w:rsidRPr="00D61161">
        <w:t>3.1 Sampling, balancing techniques and pre-processing</w:t>
      </w:r>
      <w:bookmarkEnd w:id="160"/>
    </w:p>
    <w:p w14:paraId="27691C75" w14:textId="77777777" w:rsidR="00CB7E42" w:rsidRPr="00D61161" w:rsidRDefault="00CB7E42" w:rsidP="00CB7E42">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06757A91" w14:textId="77777777" w:rsidR="00CB7E42" w:rsidRPr="00D61161" w:rsidRDefault="00CB7E42" w:rsidP="00CB7E42">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63EBB9C8" w14:textId="77777777" w:rsidR="00CB7E42" w:rsidRPr="00D61161" w:rsidRDefault="00CB7E42" w:rsidP="00CB7E42">
      <w:pPr>
        <w:pStyle w:val="Heading2"/>
      </w:pPr>
      <w:bookmarkStart w:id="161" w:name="_Toc61885864"/>
      <w:r w:rsidRPr="00D61161">
        <w:t>3.2 Feature engineering and selection of attributes</w:t>
      </w:r>
      <w:bookmarkEnd w:id="161"/>
    </w:p>
    <w:p w14:paraId="654314D5" w14:textId="77777777" w:rsidR="00CB7E42" w:rsidRPr="00D61161" w:rsidRDefault="00CB7E42" w:rsidP="00CB7E42">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59830DCA" w14:textId="77777777" w:rsidR="00CB7E42" w:rsidRPr="00D61161" w:rsidRDefault="00CB7E42" w:rsidP="00CB7E42">
      <w:pPr>
        <w:pStyle w:val="Heading2"/>
      </w:pPr>
      <w:bookmarkStart w:id="162" w:name="_Toc61885865"/>
      <w:r w:rsidRPr="00D61161">
        <w:t>3.3 Ensemble methods</w:t>
      </w:r>
      <w:bookmarkEnd w:id="162"/>
    </w:p>
    <w:p w14:paraId="13B4D321" w14:textId="77777777" w:rsidR="00CB7E42" w:rsidRPr="00D61161" w:rsidRDefault="00CB7E42" w:rsidP="00CB7E42">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B145D2D" w14:textId="77777777" w:rsidR="00CB7E42" w:rsidRPr="00D61161" w:rsidRDefault="00CB7E42" w:rsidP="00CB7E42">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47460F" w14:textId="77777777" w:rsidR="00CB7E42" w:rsidRPr="00D61161" w:rsidRDefault="00CB7E42" w:rsidP="00CB7E42">
      <w:pPr>
        <w:rPr>
          <w:rFonts w:eastAsiaTheme="majorEastAsia"/>
          <w:b/>
          <w:bCs/>
          <w:color w:val="4F81BD" w:themeColor="accent1"/>
          <w:sz w:val="28"/>
          <w:szCs w:val="32"/>
        </w:rPr>
      </w:pPr>
      <w:r w:rsidRPr="00D61161">
        <w:br w:type="page"/>
      </w:r>
    </w:p>
    <w:p w14:paraId="0457AEEE" w14:textId="77777777" w:rsidR="00CB7E42" w:rsidRPr="00D61161" w:rsidRDefault="00CB7E42" w:rsidP="00CB7E42">
      <w:pPr>
        <w:pStyle w:val="Heading2"/>
      </w:pPr>
      <w:bookmarkStart w:id="163" w:name="_Toc61885866"/>
      <w:r w:rsidRPr="00D61161">
        <w:lastRenderedPageBreak/>
        <w:t>3.4 Machine learning techniques</w:t>
      </w:r>
      <w:bookmarkEnd w:id="163"/>
    </w:p>
    <w:p w14:paraId="32DE8F24" w14:textId="77777777" w:rsidR="00CB7E42" w:rsidRPr="00D61161" w:rsidRDefault="00CB7E42" w:rsidP="00CB7E42">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1F263823" w14:textId="77777777" w:rsidR="00CB7E42" w:rsidRPr="00D61161" w:rsidRDefault="00CB7E42" w:rsidP="00CB7E42">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18446B50" w14:textId="77777777" w:rsidR="00CB7E42" w:rsidRPr="00D61161" w:rsidRDefault="00CB7E42" w:rsidP="00CB7E42">
      <w:pPr>
        <w:pStyle w:val="BodyText"/>
      </w:pPr>
      <w:r w:rsidRPr="00D61161">
        <w:t xml:space="preserve">A combination of logistic regression and </w:t>
      </w:r>
      <w:r>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13D59250" w14:textId="7066ADC5" w:rsidR="00CB7E42" w:rsidRDefault="00CB7E42" w:rsidP="00CB7E42">
      <w:pPr>
        <w:pStyle w:val="BodyText"/>
      </w:pPr>
      <w:r w:rsidRPr="00D61161">
        <w:t xml:space="preserve">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w:t>
      </w:r>
      <w:r w:rsidR="00EE284B">
        <w:t>of</w:t>
      </w:r>
      <w:r w:rsidRPr="00D61161">
        <w:t xml:space="preserve"> churn prediction.</w:t>
      </w:r>
    </w:p>
    <w:p w14:paraId="19F62786" w14:textId="20168723" w:rsidR="00CB7E42" w:rsidRPr="00D61161" w:rsidRDefault="00CB7E42" w:rsidP="002B7911">
      <w:pPr>
        <w:widowControl/>
        <w:autoSpaceDE/>
        <w:autoSpaceDN/>
        <w:adjustRightInd/>
        <w:spacing w:before="0" w:after="200" w:line="240" w:lineRule="auto"/>
        <w:jc w:val="left"/>
      </w:pPr>
    </w:p>
    <w:tbl>
      <w:tblPr>
        <w:tblW w:w="9651" w:type="dxa"/>
        <w:tblLook w:val="04A0" w:firstRow="1" w:lastRow="0" w:firstColumn="1" w:lastColumn="0" w:noHBand="0" w:noVBand="1"/>
      </w:tblPr>
      <w:tblGrid>
        <w:gridCol w:w="880"/>
        <w:gridCol w:w="1566"/>
        <w:gridCol w:w="900"/>
        <w:gridCol w:w="2520"/>
        <w:gridCol w:w="2420"/>
        <w:gridCol w:w="1365"/>
      </w:tblGrid>
      <w:tr w:rsidR="00CB7E42" w:rsidRPr="00D61161" w14:paraId="3ADDB0CF" w14:textId="77777777" w:rsidTr="002F6BE5">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4D9E702E"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524270CC"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59EE2503"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200EDB4E"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4FFF26F"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A0487E2"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CB7E42" w:rsidRPr="00D61161" w14:paraId="7CF85AC9" w14:textId="77777777" w:rsidTr="002F6BE5">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5D4C88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2F1D6F8F"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174D813E"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1363D528"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77F52AC2"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13763C68"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AUC:</w:t>
            </w:r>
          </w:p>
          <w:p w14:paraId="39F812DC"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CB7E42" w:rsidRPr="00D61161" w14:paraId="19A42058" w14:textId="77777777" w:rsidTr="002F6BE5">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EBFBB31"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7C7D2F79"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69932BA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4DFE27FD"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2A5106F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Random Forest</w:t>
            </w:r>
          </w:p>
          <w:p w14:paraId="018483A7"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Logistic Regression</w:t>
            </w:r>
          </w:p>
          <w:p w14:paraId="53BB5C4F"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55D116D8"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 xml:space="preserve"> Accuracy: </w:t>
            </w:r>
          </w:p>
          <w:p w14:paraId="51664119"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80.75%</w:t>
            </w:r>
          </w:p>
          <w:p w14:paraId="5ADC33BF"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80.88%</w:t>
            </w:r>
          </w:p>
          <w:p w14:paraId="4CBA1428"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82%</w:t>
            </w:r>
          </w:p>
        </w:tc>
      </w:tr>
      <w:tr w:rsidR="00CB7E42" w:rsidRPr="002C1FF0" w14:paraId="0D32EF54" w14:textId="77777777" w:rsidTr="002F6BE5">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4879935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7B15E2AA"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11A59C35"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196647E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3E0B6DF"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5ED42F99" w14:textId="77777777" w:rsidR="00CB7E42" w:rsidRPr="002C1FF0" w:rsidRDefault="00CB7E42" w:rsidP="002F6BE5">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76142ED2" w14:textId="77777777" w:rsidR="00CB7E42" w:rsidRDefault="00CB7E42" w:rsidP="00CB7E42">
      <w:pPr>
        <w:pStyle w:val="Heading1"/>
        <w:numPr>
          <w:ilvl w:val="0"/>
          <w:numId w:val="0"/>
        </w:numPr>
      </w:pPr>
      <w:bookmarkStart w:id="164" w:name="_Toc61885867"/>
      <w:bookmarkStart w:id="165" w:name="aim-and-objectives"/>
      <w:bookmarkStart w:id="166" w:name="_Toc61617413"/>
      <w:r>
        <w:t>4. Research Questions</w:t>
      </w:r>
      <w:bookmarkEnd w:id="164"/>
    </w:p>
    <w:p w14:paraId="7F552F2A" w14:textId="77777777" w:rsidR="00CB7E42" w:rsidRDefault="00CB7E42" w:rsidP="00CB7E42">
      <w:pPr>
        <w:pStyle w:val="BodyText"/>
      </w:pPr>
      <w:r>
        <w:t>The following research questions have been formulated based on the literature review done so far in the field of customer churn:</w:t>
      </w:r>
    </w:p>
    <w:p w14:paraId="01FF4849" w14:textId="77777777" w:rsidR="00CB7E42" w:rsidRDefault="00CB7E42" w:rsidP="00CB7E42">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3984CCE5" w14:textId="77777777" w:rsidR="00CB7E42" w:rsidRDefault="00CB7E42" w:rsidP="00CB7E42">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36B545C3" w14:textId="77777777" w:rsidR="00CB7E42" w:rsidRDefault="00CB7E42" w:rsidP="00CB7E42">
      <w:pPr>
        <w:pStyle w:val="BodyText"/>
        <w:widowControl/>
        <w:numPr>
          <w:ilvl w:val="0"/>
          <w:numId w:val="27"/>
        </w:numPr>
        <w:autoSpaceDE/>
        <w:autoSpaceDN/>
        <w:adjustRightInd/>
        <w:jc w:val="left"/>
      </w:pPr>
      <w:r>
        <w:t>Do techniques such as hyperparameter tuning result in significantly better models?</w:t>
      </w:r>
    </w:p>
    <w:p w14:paraId="634208C7" w14:textId="77777777" w:rsidR="00CB7E42" w:rsidRDefault="00CB7E42" w:rsidP="00CB7E42">
      <w:pPr>
        <w:pStyle w:val="BodyText"/>
        <w:widowControl/>
        <w:numPr>
          <w:ilvl w:val="0"/>
          <w:numId w:val="27"/>
        </w:numPr>
        <w:autoSpaceDE/>
        <w:autoSpaceDN/>
        <w:adjustRightInd/>
        <w:jc w:val="left"/>
      </w:pPr>
      <w:r>
        <w:t>Can we suggest balancing techniques for increasing the accuracy of the model?</w:t>
      </w:r>
    </w:p>
    <w:p w14:paraId="7757AA4F" w14:textId="77777777" w:rsidR="00CB7E42" w:rsidRDefault="00CB7E42" w:rsidP="00CB7E42">
      <w:pPr>
        <w:pStyle w:val="BodyText"/>
        <w:widowControl/>
        <w:numPr>
          <w:ilvl w:val="0"/>
          <w:numId w:val="27"/>
        </w:numPr>
        <w:autoSpaceDE/>
        <w:autoSpaceDN/>
        <w:adjustRightInd/>
        <w:jc w:val="left"/>
      </w:pPr>
      <w:r>
        <w:t xml:space="preserve">Can we trust the results obtained from interpretable models? </w:t>
      </w:r>
    </w:p>
    <w:p w14:paraId="792D87BD" w14:textId="77777777" w:rsidR="00CB7E42" w:rsidRPr="001F056F" w:rsidRDefault="00CB7E42" w:rsidP="00CB7E42">
      <w:pPr>
        <w:pStyle w:val="BodyText"/>
        <w:widowControl/>
        <w:numPr>
          <w:ilvl w:val="0"/>
          <w:numId w:val="27"/>
        </w:numPr>
        <w:autoSpaceDE/>
        <w:autoSpaceDN/>
        <w:adjustRightInd/>
        <w:jc w:val="left"/>
      </w:pPr>
      <w:r>
        <w:t>Do statistically significant features mean that the business can take actionable insights directly?</w:t>
      </w:r>
    </w:p>
    <w:p w14:paraId="62BD655A" w14:textId="77777777" w:rsidR="00CB7E42" w:rsidRDefault="00CB7E42" w:rsidP="00CB7E42">
      <w:pPr>
        <w:widowControl/>
        <w:autoSpaceDE/>
        <w:autoSpaceDN/>
        <w:adjustRightInd/>
        <w:spacing w:before="0" w:after="200" w:line="240" w:lineRule="auto"/>
        <w:jc w:val="left"/>
        <w:rPr>
          <w:rFonts w:eastAsiaTheme="majorEastAsia"/>
          <w:b/>
          <w:bCs/>
          <w:color w:val="345A8A" w:themeColor="accent1" w:themeShade="B5"/>
          <w:sz w:val="40"/>
          <w:szCs w:val="32"/>
        </w:rPr>
      </w:pPr>
      <w:bookmarkStart w:id="167" w:name="_Toc61885868"/>
      <w:r>
        <w:br w:type="page"/>
      </w:r>
    </w:p>
    <w:p w14:paraId="16E62C1A" w14:textId="77777777" w:rsidR="00CB7E42" w:rsidRPr="0045355A" w:rsidRDefault="00CB7E42" w:rsidP="00CB7E42">
      <w:pPr>
        <w:pStyle w:val="Heading1"/>
        <w:numPr>
          <w:ilvl w:val="0"/>
          <w:numId w:val="0"/>
        </w:numPr>
        <w:tabs>
          <w:tab w:val="left" w:pos="360"/>
        </w:tabs>
        <w:ind w:left="360" w:hanging="360"/>
      </w:pPr>
      <w:r>
        <w:lastRenderedPageBreak/>
        <w:t>5</w:t>
      </w:r>
      <w:r w:rsidRPr="0045355A">
        <w:t>. Aim and Objectives</w:t>
      </w:r>
      <w:bookmarkEnd w:id="165"/>
      <w:bookmarkEnd w:id="166"/>
      <w:bookmarkEnd w:id="167"/>
    </w:p>
    <w:p w14:paraId="1736A555" w14:textId="77777777" w:rsidR="00CB7E42" w:rsidRDefault="00CB7E42" w:rsidP="00CB7E42">
      <w:pPr>
        <w:pStyle w:val="BodyText"/>
      </w:pPr>
      <w:bookmarkStart w:id="168" w:name="significance-of-the-study"/>
      <w:bookmarkStart w:id="169"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26717716" w14:textId="77777777" w:rsidR="00CB7E42" w:rsidRPr="009E4E8E" w:rsidRDefault="00CB7E42" w:rsidP="00CB7E42">
      <w:pPr>
        <w:pStyle w:val="BodyText"/>
      </w:pPr>
      <w:r w:rsidRPr="009E4E8E">
        <w:t>The objectives of the research are based on the above aim and are as follows:</w:t>
      </w:r>
    </w:p>
    <w:p w14:paraId="69F24C39" w14:textId="77777777" w:rsidR="00CB7E42" w:rsidRPr="009E4E8E" w:rsidRDefault="00CB7E42" w:rsidP="00CB7E42">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0F63209E" w14:textId="77777777" w:rsidR="00CB7E42" w:rsidRPr="009E4E8E" w:rsidRDefault="00CB7E42" w:rsidP="00CB7E42">
      <w:pPr>
        <w:pStyle w:val="BodyText"/>
        <w:widowControl/>
        <w:numPr>
          <w:ilvl w:val="0"/>
          <w:numId w:val="13"/>
        </w:numPr>
        <w:autoSpaceDE/>
        <w:autoSpaceDN/>
        <w:adjustRightInd/>
      </w:pPr>
      <w:r w:rsidRPr="009E4E8E">
        <w:t>To suggest suitable feature engineering steps to extract the most value from the data</w:t>
      </w:r>
      <w:r>
        <w:t>,</w:t>
      </w:r>
      <w:r w:rsidRPr="009E4E8E">
        <w:t xml:space="preserve"> including picking the most significant features </w:t>
      </w:r>
    </w:p>
    <w:p w14:paraId="68E7152D" w14:textId="77777777" w:rsidR="00CB7E42" w:rsidRPr="009E4E8E" w:rsidRDefault="00CB7E42" w:rsidP="00CB7E42">
      <w:pPr>
        <w:pStyle w:val="BodyText"/>
        <w:widowControl/>
        <w:numPr>
          <w:ilvl w:val="0"/>
          <w:numId w:val="13"/>
        </w:numPr>
        <w:autoSpaceDE/>
        <w:autoSpaceDN/>
        <w:adjustRightInd/>
      </w:pPr>
      <w:r w:rsidRPr="009E4E8E">
        <w:t>To find appropriate balancing techniques to enhance the model performance on the dataset</w:t>
      </w:r>
    </w:p>
    <w:p w14:paraId="04246001" w14:textId="77777777" w:rsidR="00CB7E42" w:rsidRDefault="00CB7E42" w:rsidP="00CB7E42">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0283B51F" w14:textId="77777777" w:rsidR="00CB7E42" w:rsidRDefault="00CB7E42" w:rsidP="00CB7E42">
      <w:pPr>
        <w:pStyle w:val="BodyText"/>
        <w:widowControl/>
        <w:numPr>
          <w:ilvl w:val="0"/>
          <w:numId w:val="13"/>
        </w:numPr>
        <w:autoSpaceDE/>
        <w:autoSpaceDN/>
        <w:adjustRightInd/>
      </w:pPr>
      <w:r>
        <w:t>To understand the factors and behaviour of consumers that leads to customer attrition in the telecom industry</w:t>
      </w:r>
    </w:p>
    <w:p w14:paraId="11C826EE" w14:textId="77777777" w:rsidR="00CB7E42" w:rsidRPr="0036000B" w:rsidRDefault="00CB7E42" w:rsidP="00CB7E42">
      <w:pPr>
        <w:pStyle w:val="BodyText"/>
        <w:widowControl/>
        <w:numPr>
          <w:ilvl w:val="0"/>
          <w:numId w:val="13"/>
        </w:numPr>
        <w:autoSpaceDE/>
        <w:autoSpaceDN/>
        <w:adjustRightInd/>
      </w:pPr>
      <w:r>
        <w:t>To evaluate the performance of the models to identify the appropriate models</w:t>
      </w:r>
    </w:p>
    <w:p w14:paraId="468A2293" w14:textId="77777777" w:rsidR="00CB7E42" w:rsidRPr="0045355A" w:rsidRDefault="00CB7E42" w:rsidP="00CB7E42">
      <w:pPr>
        <w:pStyle w:val="Heading1"/>
        <w:numPr>
          <w:ilvl w:val="0"/>
          <w:numId w:val="0"/>
        </w:numPr>
      </w:pPr>
      <w:bookmarkStart w:id="170" w:name="_Toc61885869"/>
      <w:r>
        <w:t>6</w:t>
      </w:r>
      <w:r w:rsidRPr="0045355A">
        <w:t xml:space="preserve">. Significance of the </w:t>
      </w:r>
      <w:bookmarkEnd w:id="168"/>
      <w:bookmarkEnd w:id="169"/>
      <w:r w:rsidRPr="0045355A">
        <w:t>research</w:t>
      </w:r>
      <w:bookmarkEnd w:id="170"/>
    </w:p>
    <w:p w14:paraId="3C5D2F07" w14:textId="77777777" w:rsidR="00CB7E42" w:rsidRDefault="00CB7E42" w:rsidP="00CB7E42">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171" w:name="scope-of-the-study"/>
      <w:bookmarkStart w:id="172" w:name="_Toc61617415"/>
      <w:r>
        <w:br w:type="page"/>
      </w:r>
    </w:p>
    <w:p w14:paraId="5DE20046" w14:textId="77777777" w:rsidR="00CB7E42" w:rsidRPr="0045355A" w:rsidRDefault="00CB7E42" w:rsidP="00CB7E42">
      <w:pPr>
        <w:pStyle w:val="Heading1"/>
        <w:numPr>
          <w:ilvl w:val="0"/>
          <w:numId w:val="0"/>
        </w:numPr>
      </w:pPr>
      <w:bookmarkStart w:id="173" w:name="_Toc61885870"/>
      <w:r>
        <w:lastRenderedPageBreak/>
        <w:t>7</w:t>
      </w:r>
      <w:r w:rsidRPr="0045355A">
        <w:t>. Scope of the study</w:t>
      </w:r>
      <w:bookmarkEnd w:id="171"/>
      <w:bookmarkEnd w:id="172"/>
      <w:bookmarkEnd w:id="173"/>
    </w:p>
    <w:p w14:paraId="42316A60" w14:textId="77777777" w:rsidR="00CB7E42" w:rsidRPr="0045355A" w:rsidRDefault="00CB7E42" w:rsidP="00CB7E42">
      <w:pPr>
        <w:pStyle w:val="BodyText"/>
      </w:pPr>
      <w:r w:rsidRPr="0045355A">
        <w:t>Due to the limitation of the time frame in this research, the scope of the research will be limited to the below points:</w:t>
      </w:r>
    </w:p>
    <w:p w14:paraId="7CCAC2C2" w14:textId="77777777" w:rsidR="00CB7E42" w:rsidRPr="0045355A" w:rsidRDefault="00CB7E42" w:rsidP="00CB7E42">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099E7D2C" w14:textId="77777777" w:rsidR="00CB7E42" w:rsidRPr="0045355A" w:rsidRDefault="00CB7E42" w:rsidP="00CB7E42">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2034BBA8" w14:textId="77777777" w:rsidR="00CB7E42" w:rsidRPr="0045355A" w:rsidRDefault="00CB7E42" w:rsidP="00CB7E42">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t>,</w:t>
      </w:r>
      <w:r w:rsidRPr="0045355A">
        <w:t xml:space="preserve"> and XGBoost will be leveraged as black</w:t>
      </w:r>
      <w:r>
        <w:t>-</w:t>
      </w:r>
      <w:r w:rsidRPr="0045355A">
        <w:t>box models for this study</w:t>
      </w:r>
    </w:p>
    <w:p w14:paraId="220FD820" w14:textId="77777777" w:rsidR="00CB7E42" w:rsidRPr="0045355A" w:rsidRDefault="00CB7E42" w:rsidP="00CB7E42">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4E31106" w14:textId="77777777" w:rsidR="00CB7E42" w:rsidRPr="0045355A" w:rsidRDefault="00CB7E42" w:rsidP="00CB7E42">
      <w:pPr>
        <w:rPr>
          <w:rFonts w:eastAsiaTheme="majorEastAsia"/>
          <w:b/>
          <w:bCs/>
          <w:color w:val="345A8A" w:themeColor="accent1" w:themeShade="B5"/>
          <w:sz w:val="32"/>
          <w:szCs w:val="32"/>
        </w:rPr>
      </w:pPr>
      <w:bookmarkStart w:id="174" w:name="research-methodology"/>
      <w:bookmarkStart w:id="175" w:name="_Toc61617416"/>
      <w:r w:rsidRPr="0045355A">
        <w:br w:type="page"/>
      </w:r>
    </w:p>
    <w:p w14:paraId="2611055F" w14:textId="77777777" w:rsidR="00CB7E42" w:rsidRPr="0045355A" w:rsidRDefault="00CB7E42" w:rsidP="00CB7E42">
      <w:pPr>
        <w:pStyle w:val="Heading1"/>
        <w:numPr>
          <w:ilvl w:val="0"/>
          <w:numId w:val="0"/>
        </w:numPr>
        <w:ind w:left="-90"/>
      </w:pPr>
      <w:bookmarkStart w:id="176" w:name="_Toc61885871"/>
      <w:r>
        <w:lastRenderedPageBreak/>
        <w:t xml:space="preserve"> 8</w:t>
      </w:r>
      <w:r w:rsidRPr="0045355A">
        <w:t>. Research Methodology</w:t>
      </w:r>
      <w:bookmarkEnd w:id="174"/>
      <w:bookmarkEnd w:id="175"/>
      <w:bookmarkEnd w:id="176"/>
    </w:p>
    <w:p w14:paraId="7607E074" w14:textId="77777777" w:rsidR="00CB7E42" w:rsidRPr="0045355A" w:rsidRDefault="00CB7E42" w:rsidP="00CB7E42">
      <w:pPr>
        <w:pStyle w:val="Heading2"/>
      </w:pPr>
      <w:bookmarkStart w:id="177" w:name="_Toc61885872"/>
      <w:r>
        <w:t>8</w:t>
      </w:r>
      <w:r w:rsidRPr="0045355A">
        <w:t>.1 Business Understanding</w:t>
      </w:r>
      <w:bookmarkEnd w:id="177"/>
    </w:p>
    <w:p w14:paraId="273AC544" w14:textId="77777777" w:rsidR="00CB7E42" w:rsidRPr="0045355A" w:rsidRDefault="00CB7E42" w:rsidP="00CB7E42">
      <w:pPr>
        <w:pStyle w:val="BodyText"/>
      </w:pPr>
      <w:r w:rsidRPr="0045355A">
        <w:t>In this paper, we were able to identify that the telecom industry is a</w:t>
      </w:r>
      <w:r>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t xml:space="preserve">of </w:t>
      </w:r>
      <w:r w:rsidRPr="0045355A">
        <w:t xml:space="preserve">customers churn on average, there is a substantial need to perform active targeting to retain the customer base. </w:t>
      </w:r>
    </w:p>
    <w:p w14:paraId="14AE96C0" w14:textId="77777777" w:rsidR="00CB7E42" w:rsidRPr="0045355A" w:rsidRDefault="00CB7E42" w:rsidP="00CB7E42">
      <w:pPr>
        <w:pStyle w:val="Heading2"/>
      </w:pPr>
      <w:bookmarkStart w:id="178" w:name="_Toc61885873"/>
      <w:r>
        <w:t>8</w:t>
      </w:r>
      <w:r w:rsidRPr="0045355A">
        <w:t>.2 Data Understanding</w:t>
      </w:r>
      <w:bookmarkEnd w:id="178"/>
      <w:r w:rsidRPr="0045355A">
        <w:t xml:space="preserve"> </w:t>
      </w:r>
    </w:p>
    <w:p w14:paraId="08D9FD73" w14:textId="2CDD0C51" w:rsidR="00CB7E42" w:rsidRPr="0045355A" w:rsidRDefault="00CB7E42" w:rsidP="00CB7E42">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t>,</w:t>
      </w:r>
      <w:r w:rsidRPr="0045355A">
        <w:t xml:space="preserve"> indicating if a customer has churned or not churned</w:t>
      </w:r>
      <w:r w:rsidR="00EE284B">
        <w:t>,</w:t>
      </w:r>
      <w:r w:rsidRPr="0045355A">
        <w:t xml:space="preserve"> respectively. This data presented is for the last month based on which predictions are to be made.</w:t>
      </w:r>
    </w:p>
    <w:p w14:paraId="2DDCD302" w14:textId="77777777" w:rsidR="00CB7E42" w:rsidRPr="0045355A" w:rsidRDefault="00CB7E42" w:rsidP="00CB7E42">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0B97D057" w14:textId="77777777" w:rsidR="00CB7E42" w:rsidRPr="0045355A" w:rsidRDefault="00CB7E42" w:rsidP="00CB7E42">
      <w:pPr>
        <w:pStyle w:val="BodyText"/>
      </w:pPr>
    </w:p>
    <w:p w14:paraId="5A206090" w14:textId="77777777" w:rsidR="00CB7E42" w:rsidRPr="0045355A" w:rsidRDefault="00CB7E42" w:rsidP="00CB7E42">
      <w:pPr>
        <w:pStyle w:val="BodyText"/>
      </w:pPr>
    </w:p>
    <w:p w14:paraId="27254EAE" w14:textId="77777777" w:rsidR="00CB7E42" w:rsidRPr="0045355A" w:rsidRDefault="00CB7E42" w:rsidP="00CB7E42">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5D481EEF" w14:textId="77777777" w:rsidR="00CB7E42" w:rsidRPr="0045355A" w:rsidRDefault="00CB7E42" w:rsidP="00CB7E42">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32D799BB" w14:textId="77777777" w:rsidR="00CB7E42" w:rsidRPr="0045355A" w:rsidRDefault="00CB7E42" w:rsidP="00CB7E42">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14316BC9" w14:textId="77777777" w:rsidR="00CB7E42" w:rsidRPr="0045355A" w:rsidRDefault="00CB7E42" w:rsidP="00CB7E42">
      <w:pPr>
        <w:pStyle w:val="BodyText"/>
        <w:widowControl/>
        <w:numPr>
          <w:ilvl w:val="0"/>
          <w:numId w:val="23"/>
        </w:numPr>
        <w:autoSpaceDE/>
        <w:autoSpaceDN/>
        <w:adjustRightInd/>
      </w:pPr>
      <w:r w:rsidRPr="0045355A">
        <w:t>Demographic information such as age, gender, information about dependents and partners</w:t>
      </w:r>
    </w:p>
    <w:p w14:paraId="4700B11F" w14:textId="77777777" w:rsidR="00CB7E42" w:rsidRPr="0045355A" w:rsidRDefault="00CB7E42" w:rsidP="00CB7E42">
      <w:pPr>
        <w:pStyle w:val="Heading2"/>
      </w:pPr>
      <w:bookmarkStart w:id="179" w:name="_Toc61885874"/>
      <w:r>
        <w:t>8</w:t>
      </w:r>
      <w:r w:rsidRPr="0045355A">
        <w:t>.3 Data Preparation</w:t>
      </w:r>
      <w:bookmarkEnd w:id="179"/>
    </w:p>
    <w:p w14:paraId="0097C776" w14:textId="77777777" w:rsidR="00CB7E42" w:rsidRPr="0045355A" w:rsidRDefault="00CB7E42" w:rsidP="00CB7E42">
      <w:pPr>
        <w:pStyle w:val="BodyText"/>
      </w:pPr>
      <w:r w:rsidRPr="0045355A">
        <w:t xml:space="preserve">We shall carefully analyze the data, understand the data patterns through visualizations and proceed with the following steps in detail. </w:t>
      </w:r>
    </w:p>
    <w:p w14:paraId="59CB9B22" w14:textId="77777777" w:rsidR="00CB7E42" w:rsidRPr="0045355A" w:rsidRDefault="00CB7E42" w:rsidP="00CB7E42">
      <w:pPr>
        <w:pStyle w:val="Heading3"/>
      </w:pPr>
      <w:bookmarkStart w:id="180" w:name="_Toc61885875"/>
      <w:r>
        <w:t>8</w:t>
      </w:r>
      <w:r w:rsidRPr="0045355A">
        <w:t>.3.1 Data Cleaning</w:t>
      </w:r>
      <w:bookmarkEnd w:id="180"/>
    </w:p>
    <w:p w14:paraId="730B5A11" w14:textId="77777777" w:rsidR="00CB7E42" w:rsidRPr="0045355A" w:rsidRDefault="00CB7E42" w:rsidP="00CB7E42">
      <w:pPr>
        <w:pStyle w:val="BodyText"/>
      </w:pPr>
      <w:r w:rsidRPr="0045355A">
        <w:t xml:space="preserve">Data cleaning for the telecom churn dataset will occur by first doing a sense check </w:t>
      </w:r>
      <w:r>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158B2701" w14:textId="77777777" w:rsidR="00CB7E42" w:rsidRDefault="00CB7E42" w:rsidP="00CB7E42">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16640956" w14:textId="77777777" w:rsidR="00CB7E42" w:rsidRPr="0045355A" w:rsidRDefault="00CB7E42" w:rsidP="00CB7E42">
      <w:pPr>
        <w:pStyle w:val="BodyText"/>
      </w:pPr>
      <w:r w:rsidRPr="0045355A">
        <w:lastRenderedPageBreak/>
        <w:t>We will also perform outlier analysis and understand the skewness of the data to understand the feature's impact on customer churn. Post the understanding of each of the features' distribution</w:t>
      </w:r>
      <w:r>
        <w:t>. W</w:t>
      </w:r>
      <w:r w:rsidRPr="0045355A">
        <w:t xml:space="preserve">e will proceed to perform </w:t>
      </w:r>
      <w:r>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16C6F605" w14:textId="77777777" w:rsidR="00CB7E42" w:rsidRPr="0045355A" w:rsidRDefault="00CB7E42" w:rsidP="00CB7E42">
      <w:pPr>
        <w:pStyle w:val="Heading3"/>
      </w:pPr>
      <w:bookmarkStart w:id="181" w:name="_Toc61885876"/>
      <w:r>
        <w:t>8</w:t>
      </w:r>
      <w:r w:rsidRPr="0045355A">
        <w:t>.3.2 Feature Engineering</w:t>
      </w:r>
      <w:bookmarkEnd w:id="181"/>
    </w:p>
    <w:p w14:paraId="69D8E61F" w14:textId="77777777" w:rsidR="00CB7E42" w:rsidRPr="0045355A" w:rsidRDefault="00CB7E42" w:rsidP="00CB7E42">
      <w:pPr>
        <w:pStyle w:val="BodyText"/>
      </w:pPr>
      <w:r w:rsidRPr="0045355A">
        <w:t xml:space="preserve">Based on the cleaned dataset, we will not decide the </w:t>
      </w:r>
      <w:r>
        <w:t>following</w:t>
      </w:r>
      <w:r w:rsidRPr="0045355A">
        <w:t xml:space="preserve"> steps </w:t>
      </w:r>
      <w:r>
        <w:t xml:space="preserve">to </w:t>
      </w:r>
      <w:r w:rsidRPr="0045355A">
        <w:t xml:space="preserve">be taken to be able to extract the most value from the dataset. We can perform steps such as one-hot encoding on the features that of </w:t>
      </w:r>
      <w:r>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410117F7" w14:textId="77777777" w:rsidR="00CB7E42" w:rsidRPr="0045355A" w:rsidRDefault="00CB7E42" w:rsidP="00CB7E42">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62013D5D" w14:textId="77777777" w:rsidR="00CB7E42" w:rsidRDefault="00CB7E42" w:rsidP="00CB7E42">
      <w:pPr>
        <w:widowControl/>
        <w:autoSpaceDE/>
        <w:autoSpaceDN/>
        <w:adjustRightInd/>
        <w:spacing w:before="0" w:after="200" w:line="240" w:lineRule="auto"/>
        <w:jc w:val="left"/>
        <w:rPr>
          <w:rFonts w:eastAsiaTheme="majorEastAsia"/>
          <w:b/>
          <w:bCs/>
          <w:color w:val="345A8A" w:themeColor="accent1" w:themeShade="B5"/>
          <w:sz w:val="36"/>
          <w:szCs w:val="32"/>
        </w:rPr>
      </w:pPr>
      <w:bookmarkStart w:id="182" w:name="_Toc61885877"/>
      <w:r>
        <w:br w:type="page"/>
      </w:r>
    </w:p>
    <w:p w14:paraId="649C026F" w14:textId="77777777" w:rsidR="00CB7E42" w:rsidRPr="0045355A" w:rsidRDefault="00CB7E42" w:rsidP="00CB7E42">
      <w:pPr>
        <w:pStyle w:val="Heading3"/>
      </w:pPr>
      <w:r>
        <w:lastRenderedPageBreak/>
        <w:t>8</w:t>
      </w:r>
      <w:r w:rsidRPr="0045355A">
        <w:t>.3.3 Data Formatting</w:t>
      </w:r>
      <w:bookmarkEnd w:id="182"/>
    </w:p>
    <w:p w14:paraId="50163A82" w14:textId="77777777" w:rsidR="00CB7E42" w:rsidRPr="0045355A" w:rsidRDefault="00CB7E42" w:rsidP="00CB7E42">
      <w:pPr>
        <w:pStyle w:val="BodyText"/>
      </w:pPr>
      <w:r w:rsidRPr="0045355A">
        <w:t>Based on the models we will apply, we will ensure the now cleaned data with the new features is formatted accordingly. This will help specific models converge at a faster rate as compared to if the data was not formatted. We can also apply feature selection techniques to understand the most significant features from the dataset.</w:t>
      </w:r>
    </w:p>
    <w:p w14:paraId="7FCF736D" w14:textId="77777777" w:rsidR="00CB7E42" w:rsidRPr="0045355A" w:rsidRDefault="00CB7E42" w:rsidP="00CB7E42">
      <w:pPr>
        <w:pStyle w:val="Heading2"/>
      </w:pPr>
      <w:bookmarkStart w:id="183" w:name="_Toc61885878"/>
      <w:r>
        <w:t>8</w:t>
      </w:r>
      <w:r w:rsidRPr="0045355A">
        <w:t>.4 Model Building</w:t>
      </w:r>
      <w:bookmarkEnd w:id="183"/>
    </w:p>
    <w:p w14:paraId="548C1382" w14:textId="77777777" w:rsidR="00CB7E42" w:rsidRPr="0045355A" w:rsidRDefault="00CB7E42" w:rsidP="00CB7E42">
      <w:pPr>
        <w:pStyle w:val="BodyText"/>
      </w:pPr>
      <w:r w:rsidRPr="0045355A">
        <w:t>We shall now proceed to model building to choose the models that we would implement post the data cleaning, feature engineering and data formatting steps.</w:t>
      </w:r>
    </w:p>
    <w:p w14:paraId="1CD54642" w14:textId="77777777" w:rsidR="00CB7E42" w:rsidRPr="0045355A" w:rsidRDefault="00CB7E42" w:rsidP="00CB7E42">
      <w:pPr>
        <w:pStyle w:val="Heading3"/>
      </w:pPr>
      <w:r>
        <w:t>8</w:t>
      </w:r>
      <w:r w:rsidRPr="0045355A">
        <w:t>.4.1 Model Selection Techniques</w:t>
      </w:r>
    </w:p>
    <w:p w14:paraId="3CF51843" w14:textId="77777777" w:rsidR="00CB7E42" w:rsidRPr="0045355A" w:rsidRDefault="00CB7E42" w:rsidP="00CB7E42">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t>,</w:t>
      </w:r>
      <w:r w:rsidRPr="0045355A">
        <w:t xml:space="preserve"> such as XGBoost and Light GBM. </w:t>
      </w:r>
    </w:p>
    <w:p w14:paraId="21B0845B" w14:textId="77777777" w:rsidR="00CB7E42" w:rsidRPr="0045355A" w:rsidRDefault="00CB7E42" w:rsidP="00CB7E42">
      <w:pPr>
        <w:pStyle w:val="Heading3"/>
      </w:pPr>
      <w:r>
        <w:t>8</w:t>
      </w:r>
      <w:r w:rsidRPr="0045355A">
        <w:t>.4.2 Test Designing</w:t>
      </w:r>
    </w:p>
    <w:p w14:paraId="0BD24B83" w14:textId="77777777" w:rsidR="00CB7E42" w:rsidRPr="0045355A" w:rsidRDefault="00CB7E42" w:rsidP="00CB7E42">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t>,</w:t>
      </w:r>
      <w:r w:rsidRPr="0045355A">
        <w:t xml:space="preserve"> as this was recommended in the literature review for a few research papers.</w:t>
      </w:r>
    </w:p>
    <w:p w14:paraId="1DA799C3" w14:textId="77777777" w:rsidR="00CB7E42" w:rsidRPr="0045355A" w:rsidRDefault="00CB7E42" w:rsidP="00CB7E42">
      <w:pPr>
        <w:pStyle w:val="Heading3"/>
      </w:pPr>
      <w:r>
        <w:lastRenderedPageBreak/>
        <w:t>8</w:t>
      </w:r>
      <w:r w:rsidRPr="0045355A">
        <w:t>.4.3 Model Iterations</w:t>
      </w:r>
    </w:p>
    <w:p w14:paraId="41C29805" w14:textId="77777777" w:rsidR="00CB7E42" w:rsidRPr="0045355A" w:rsidRDefault="00CB7E42" w:rsidP="00CB7E42">
      <w:pPr>
        <w:pStyle w:val="BodyText"/>
      </w:pPr>
      <w:r w:rsidRPr="0045355A">
        <w:t>After the model, as mentioned earlier, building steps are performed, we shall now proceed to perform more iterations on the models</w:t>
      </w:r>
      <w:r>
        <w:t>,</w:t>
      </w:r>
      <w:r w:rsidRPr="0045355A">
        <w:t xml:space="preserve"> correspondingly analyzing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614ECAE9" w14:textId="77777777" w:rsidR="00CB7E42" w:rsidRPr="0045355A" w:rsidRDefault="00CB7E42" w:rsidP="00CB7E42">
      <w:pPr>
        <w:pStyle w:val="Heading3"/>
      </w:pPr>
      <w:r>
        <w:t>8</w:t>
      </w:r>
      <w:r w:rsidRPr="0045355A">
        <w:t>.4.4 Model Assessment</w:t>
      </w:r>
    </w:p>
    <w:p w14:paraId="26CB3758" w14:textId="77777777" w:rsidR="00CB7E42" w:rsidRPr="0045355A" w:rsidRDefault="00CB7E42" w:rsidP="00CB7E42">
      <w:pPr>
        <w:pStyle w:val="BodyText"/>
      </w:pPr>
      <w:r w:rsidRPr="0045355A">
        <w:t>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5D16F79E" w14:textId="77777777" w:rsidR="00CB7E42" w:rsidRPr="0045355A" w:rsidRDefault="00CB7E42" w:rsidP="00CB7E42">
      <w:pPr>
        <w:pStyle w:val="BodyText"/>
      </w:pPr>
    </w:p>
    <w:p w14:paraId="552661A2" w14:textId="77777777" w:rsidR="00CB7E42" w:rsidRDefault="00CB7E42" w:rsidP="00CB7E42">
      <w:pPr>
        <w:pStyle w:val="BodyText"/>
        <w:jc w:val="center"/>
      </w:pPr>
      <w:r>
        <w:lastRenderedPageBreak/>
        <w:drawing>
          <wp:inline distT="0" distB="0" distL="0" distR="0" wp14:anchorId="1F9DAF7C" wp14:editId="7F61DA05">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42" w:history="1">
        <w:r w:rsidRPr="00670B37">
          <w:rPr>
            <w:rStyle w:val="Hyperlink"/>
            <w:rFonts w:asciiTheme="majorHAnsi" w:hAnsiTheme="majorHAnsi" w:cstheme="majorHAnsi"/>
            <w:color w:val="244061" w:themeColor="accent1" w:themeShade="80"/>
          </w:rPr>
          <w:t>draw.io</w:t>
        </w:r>
      </w:hyperlink>
    </w:p>
    <w:p w14:paraId="3C7C59A5" w14:textId="77777777" w:rsidR="00CB7E42" w:rsidRPr="0045355A" w:rsidRDefault="00CB7E42" w:rsidP="00CB7E42">
      <w:pPr>
        <w:pStyle w:val="Heading2"/>
      </w:pPr>
      <w:bookmarkStart w:id="184" w:name="_Toc61885883"/>
      <w:r>
        <w:lastRenderedPageBreak/>
        <w:t>8</w:t>
      </w:r>
      <w:r w:rsidRPr="0045355A">
        <w:t>.5 Model Evaluation</w:t>
      </w:r>
      <w:bookmarkEnd w:id="184"/>
    </w:p>
    <w:p w14:paraId="0987E7F6" w14:textId="77777777" w:rsidR="00CB7E42" w:rsidRPr="0045355A" w:rsidRDefault="00CB7E42" w:rsidP="00CB7E42">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3DDA73C0" w14:textId="77777777" w:rsidR="00CB7E42" w:rsidRPr="0045355A" w:rsidRDefault="00CB7E42" w:rsidP="00CB7E42">
      <w:pPr>
        <w:pStyle w:val="Heading3"/>
      </w:pPr>
      <w:r>
        <w:t>8</w:t>
      </w:r>
      <w:r w:rsidRPr="0045355A">
        <w:t>.5.1 Model Evaluation</w:t>
      </w:r>
    </w:p>
    <w:p w14:paraId="00976D1D" w14:textId="77777777" w:rsidR="00CB7E42" w:rsidRPr="0045355A" w:rsidRDefault="00CB7E42" w:rsidP="00CB7E42">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4C419547" w14:textId="77777777" w:rsidR="00CB7E42" w:rsidRPr="0045355A" w:rsidRDefault="00CB7E42" w:rsidP="00CB7E42">
      <w:pPr>
        <w:pStyle w:val="Heading3"/>
      </w:pPr>
      <w:r>
        <w:t>8</w:t>
      </w:r>
      <w:r w:rsidRPr="0045355A">
        <w:t>.5.2 Process Review</w:t>
      </w:r>
    </w:p>
    <w:p w14:paraId="0B0890ED" w14:textId="77777777" w:rsidR="00CB7E42" w:rsidRPr="0045355A" w:rsidRDefault="00CB7E42" w:rsidP="00CB7E42">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t>d</w:t>
      </w:r>
      <w:r w:rsidRPr="0045355A">
        <w:t xml:space="preserve"> address them.</w:t>
      </w:r>
    </w:p>
    <w:p w14:paraId="62AC81A7" w14:textId="77777777" w:rsidR="00CB7E42" w:rsidRPr="0045355A" w:rsidRDefault="00CB7E42" w:rsidP="00CB7E42">
      <w:pPr>
        <w:pStyle w:val="Heading3"/>
      </w:pPr>
      <w:bookmarkStart w:id="185" w:name="_Toc61885886"/>
      <w:r>
        <w:t>8</w:t>
      </w:r>
      <w:r w:rsidRPr="0045355A">
        <w:t>.5.3 Determine Next Steps</w:t>
      </w:r>
      <w:bookmarkEnd w:id="185"/>
    </w:p>
    <w:p w14:paraId="0EF6CE4B" w14:textId="77777777" w:rsidR="00CB7E42" w:rsidRPr="0045355A" w:rsidRDefault="00CB7E42" w:rsidP="00CB7E42">
      <w:pPr>
        <w:pStyle w:val="BodyText"/>
      </w:pPr>
      <w:r w:rsidRPr="0045355A">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2D54D8EE" w14:textId="77777777" w:rsidR="00CB7E42" w:rsidRPr="0045355A" w:rsidRDefault="00CB7E42" w:rsidP="00CB7E42">
      <w:pPr>
        <w:pStyle w:val="Heading2"/>
      </w:pPr>
      <w:r>
        <w:lastRenderedPageBreak/>
        <w:t>8</w:t>
      </w:r>
      <w:r w:rsidRPr="0045355A">
        <w:t>.6 Model Deployment</w:t>
      </w:r>
    </w:p>
    <w:p w14:paraId="2B12F974" w14:textId="77777777" w:rsidR="00CB7E42" w:rsidRPr="0045355A" w:rsidRDefault="00CB7E42" w:rsidP="00CB7E42">
      <w:pPr>
        <w:pStyle w:val="BodyText"/>
      </w:pPr>
      <w:r w:rsidRPr="0045355A">
        <w:t xml:space="preserve">We will now decide the next steps for the business use that our model evaluation is satisfactorily completed. </w:t>
      </w:r>
    </w:p>
    <w:p w14:paraId="11F8AC90" w14:textId="77777777" w:rsidR="00CB7E42" w:rsidRPr="0045355A" w:rsidRDefault="00CB7E42" w:rsidP="00CB7E42">
      <w:pPr>
        <w:pStyle w:val="Heading3"/>
      </w:pPr>
      <w:bookmarkStart w:id="186" w:name="_Toc61885888"/>
      <w:r>
        <w:t>8</w:t>
      </w:r>
      <w:r w:rsidRPr="0045355A">
        <w:t>.6.1 Plan for Deployment</w:t>
      </w:r>
      <w:bookmarkEnd w:id="186"/>
    </w:p>
    <w:p w14:paraId="0C00C67D" w14:textId="77777777" w:rsidR="00CB7E42" w:rsidRPr="0045355A" w:rsidRDefault="00CB7E42" w:rsidP="00CB7E42">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14CB6967" w14:textId="77777777" w:rsidR="00CB7E42" w:rsidRPr="0045355A" w:rsidRDefault="00CB7E42" w:rsidP="00CB7E42">
      <w:pPr>
        <w:pStyle w:val="Heading3"/>
      </w:pPr>
      <w:bookmarkStart w:id="187" w:name="_Toc61885889"/>
      <w:r>
        <w:t>8</w:t>
      </w:r>
      <w:r w:rsidRPr="0045355A">
        <w:t>.6.2 Monitoring and Maintenance</w:t>
      </w:r>
      <w:bookmarkEnd w:id="187"/>
    </w:p>
    <w:p w14:paraId="5A974C8A" w14:textId="77777777" w:rsidR="00CB7E42" w:rsidRPr="0045355A" w:rsidRDefault="00CB7E42" w:rsidP="00CB7E42">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96025D8" w14:textId="77777777" w:rsidR="00CB7E42" w:rsidRPr="0045355A" w:rsidRDefault="00CB7E42" w:rsidP="00CB7E42">
      <w:pPr>
        <w:pStyle w:val="Heading3"/>
      </w:pPr>
      <w:bookmarkStart w:id="188" w:name="_Toc61885890"/>
      <w:r>
        <w:t>8</w:t>
      </w:r>
      <w:r w:rsidRPr="0045355A">
        <w:t>.6.3 Reporting Results</w:t>
      </w:r>
      <w:bookmarkEnd w:id="188"/>
    </w:p>
    <w:p w14:paraId="7898B5E5" w14:textId="77777777" w:rsidR="00CB7E42" w:rsidRPr="0045355A" w:rsidRDefault="00CB7E42" w:rsidP="00CB7E42">
      <w:pPr>
        <w:pStyle w:val="BodyText"/>
      </w:pPr>
      <w:r w:rsidRPr="0045355A">
        <w:t>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costs in operationalization expenditure.</w:t>
      </w:r>
    </w:p>
    <w:p w14:paraId="1586F7B9" w14:textId="77777777" w:rsidR="00CB7E42" w:rsidRPr="0045355A" w:rsidRDefault="00CB7E42" w:rsidP="00CB7E42">
      <w:pPr>
        <w:pStyle w:val="Heading3"/>
      </w:pPr>
      <w:bookmarkStart w:id="189" w:name="_Toc61885891"/>
      <w:r>
        <w:lastRenderedPageBreak/>
        <w:t>8</w:t>
      </w:r>
      <w:r w:rsidRPr="0045355A">
        <w:t>.6.4 Final Review</w:t>
      </w:r>
      <w:bookmarkEnd w:id="189"/>
    </w:p>
    <w:p w14:paraId="75DA2C7A" w14:textId="77777777" w:rsidR="00CB7E42" w:rsidRDefault="00CB7E42" w:rsidP="00CB7E42">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90" w:name="required-resources"/>
      <w:bookmarkStart w:id="191" w:name="_Toc61617417"/>
    </w:p>
    <w:p w14:paraId="4DE92DF8" w14:textId="77777777" w:rsidR="00CB7E42" w:rsidRDefault="00CB7E42" w:rsidP="00CB7E42">
      <w:pPr>
        <w:pStyle w:val="Heading1"/>
        <w:numPr>
          <w:ilvl w:val="0"/>
          <w:numId w:val="0"/>
        </w:numPr>
      </w:pPr>
      <w:bookmarkStart w:id="192" w:name="_Toc61885892"/>
      <w:r>
        <w:t>9</w:t>
      </w:r>
      <w:r w:rsidRPr="0045355A">
        <w:t xml:space="preserve">. </w:t>
      </w:r>
      <w:r>
        <w:t>Expected Outcomes</w:t>
      </w:r>
      <w:bookmarkEnd w:id="192"/>
    </w:p>
    <w:p w14:paraId="0595616F" w14:textId="77777777" w:rsidR="00CB7E42" w:rsidRPr="00DE04A5" w:rsidRDefault="00CB7E42" w:rsidP="00CB7E42">
      <w:pPr>
        <w:pStyle w:val="BodyText"/>
      </w:pPr>
      <w:r w:rsidRPr="00DE04A5">
        <w:t>From the above work, the following are the expected outcomes of the study:</w:t>
      </w:r>
    </w:p>
    <w:p w14:paraId="4EC786BC" w14:textId="77777777" w:rsidR="00CB7E42" w:rsidRPr="00DE04A5" w:rsidRDefault="00CB7E42" w:rsidP="00CB7E42">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5788C8F7" w14:textId="77777777" w:rsidR="00CB7E42" w:rsidRPr="00DE04A5" w:rsidRDefault="00CB7E42" w:rsidP="00CB7E42">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3592906F" w14:textId="77777777" w:rsidR="00CB7E42" w:rsidRPr="00DE04A5" w:rsidRDefault="00CB7E42" w:rsidP="00CB7E42">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52BBD0F5" w14:textId="77777777" w:rsidR="00CB7E42" w:rsidRPr="0045355A" w:rsidRDefault="00CB7E42" w:rsidP="00CB7E42">
      <w:pPr>
        <w:pStyle w:val="Heading1"/>
        <w:numPr>
          <w:ilvl w:val="0"/>
          <w:numId w:val="0"/>
        </w:numPr>
      </w:pPr>
      <w:bookmarkStart w:id="193" w:name="_Toc61885893"/>
      <w:r>
        <w:t xml:space="preserve">10. </w:t>
      </w:r>
      <w:r w:rsidRPr="0045355A">
        <w:t>Required Resources</w:t>
      </w:r>
      <w:bookmarkEnd w:id="190"/>
      <w:bookmarkEnd w:id="191"/>
      <w:bookmarkEnd w:id="193"/>
    </w:p>
    <w:p w14:paraId="0A4C30A8" w14:textId="77777777" w:rsidR="00CB7E42" w:rsidRPr="0045355A" w:rsidRDefault="00CB7E42" w:rsidP="00CB7E42">
      <w:pPr>
        <w:pStyle w:val="BodyText"/>
      </w:pPr>
      <w:r w:rsidRPr="0045355A">
        <w:t xml:space="preserve">Following are the required hardware and software requirements to successfully </w:t>
      </w:r>
      <w:r>
        <w:t xml:space="preserve">and </w:t>
      </w:r>
      <w:r w:rsidRPr="0045355A">
        <w:t>run the models.</w:t>
      </w:r>
    </w:p>
    <w:p w14:paraId="27F354DB" w14:textId="77777777" w:rsidR="00CB7E42" w:rsidRPr="0045355A" w:rsidRDefault="00CB7E42" w:rsidP="00CB7E42">
      <w:pPr>
        <w:pStyle w:val="Heading3"/>
      </w:pPr>
      <w:bookmarkStart w:id="194" w:name="hardware-requirements"/>
      <w:bookmarkStart w:id="195" w:name="_Toc61617418"/>
      <w:bookmarkStart w:id="196" w:name="_Toc61885894"/>
      <w:r>
        <w:t>10</w:t>
      </w:r>
      <w:r w:rsidRPr="0045355A">
        <w:t>.1 Hardware Requirements</w:t>
      </w:r>
      <w:bookmarkEnd w:id="194"/>
      <w:bookmarkEnd w:id="195"/>
      <w:r w:rsidRPr="0045355A">
        <w:t xml:space="preserve"> for the research</w:t>
      </w:r>
      <w:bookmarkEnd w:id="196"/>
    </w:p>
    <w:p w14:paraId="3D0B1566" w14:textId="77777777" w:rsidR="00CB7E42" w:rsidRPr="0045355A" w:rsidRDefault="00CB7E42" w:rsidP="00CB7E42">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6D40BA9A" w14:textId="77777777" w:rsidR="00CB7E42" w:rsidRPr="0045355A" w:rsidRDefault="00CB7E42" w:rsidP="00CB7E42">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674389E6" w14:textId="77777777" w:rsidR="00CB7E42" w:rsidRPr="0045355A" w:rsidRDefault="00CB7E42" w:rsidP="00CB7E42">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250E2262" w14:textId="77777777" w:rsidR="00CB7E42" w:rsidRDefault="00CB7E42" w:rsidP="00CB7E42">
      <w:pPr>
        <w:widowControl/>
        <w:autoSpaceDE/>
        <w:autoSpaceDN/>
        <w:adjustRightInd/>
        <w:spacing w:before="0" w:after="200" w:line="240" w:lineRule="auto"/>
        <w:jc w:val="left"/>
        <w:rPr>
          <w:rFonts w:eastAsiaTheme="majorEastAsia"/>
          <w:b/>
          <w:bCs/>
          <w:color w:val="345A8A" w:themeColor="accent1" w:themeShade="B5"/>
          <w:sz w:val="36"/>
          <w:szCs w:val="32"/>
        </w:rPr>
      </w:pPr>
      <w:bookmarkStart w:id="197" w:name="software-requirements"/>
      <w:bookmarkStart w:id="198" w:name="_Toc61617419"/>
      <w:bookmarkStart w:id="199" w:name="_Toc61885895"/>
      <w:r>
        <w:br w:type="page"/>
      </w:r>
    </w:p>
    <w:p w14:paraId="2A49DDAC" w14:textId="77777777" w:rsidR="00CB7E42" w:rsidRPr="0045355A" w:rsidRDefault="00CB7E42" w:rsidP="00CB7E42">
      <w:pPr>
        <w:pStyle w:val="Heading3"/>
      </w:pPr>
      <w:r>
        <w:lastRenderedPageBreak/>
        <w:t>10</w:t>
      </w:r>
      <w:r w:rsidRPr="0045355A">
        <w:t>.2 Software Requirements</w:t>
      </w:r>
      <w:bookmarkEnd w:id="197"/>
      <w:bookmarkEnd w:id="198"/>
      <w:r w:rsidRPr="0045355A">
        <w:t xml:space="preserve"> for the research</w:t>
      </w:r>
      <w:bookmarkEnd w:id="199"/>
      <w:r>
        <w:tab/>
      </w:r>
    </w:p>
    <w:tbl>
      <w:tblPr>
        <w:tblStyle w:val="Table"/>
        <w:tblW w:w="1698" w:type="pct"/>
        <w:tblInd w:w="611" w:type="dxa"/>
        <w:tblLook w:val="07E0" w:firstRow="1" w:lastRow="1" w:firstColumn="1" w:lastColumn="1" w:noHBand="1" w:noVBand="1"/>
      </w:tblPr>
      <w:tblGrid>
        <w:gridCol w:w="1576"/>
        <w:gridCol w:w="1617"/>
      </w:tblGrid>
      <w:tr w:rsidR="00CB7E42" w:rsidRPr="0045355A" w14:paraId="277DD532" w14:textId="77777777" w:rsidTr="002F6BE5">
        <w:tc>
          <w:tcPr>
            <w:tcW w:w="0" w:type="auto"/>
            <w:tcBorders>
              <w:bottom w:val="single" w:sz="0" w:space="0" w:color="auto"/>
              <w:right w:val="single" w:sz="4" w:space="0" w:color="auto"/>
            </w:tcBorders>
            <w:vAlign w:val="center"/>
          </w:tcPr>
          <w:p w14:paraId="6EC9E1AE" w14:textId="77777777" w:rsidR="00CB7E42" w:rsidRPr="0045355A" w:rsidRDefault="00CB7E42" w:rsidP="002F6BE5">
            <w:pPr>
              <w:pStyle w:val="Compact"/>
            </w:pPr>
            <w:r w:rsidRPr="0045355A">
              <w:t>Software</w:t>
            </w:r>
          </w:p>
        </w:tc>
        <w:tc>
          <w:tcPr>
            <w:tcW w:w="0" w:type="auto"/>
            <w:tcBorders>
              <w:left w:val="single" w:sz="4" w:space="0" w:color="auto"/>
              <w:bottom w:val="single" w:sz="0" w:space="0" w:color="auto"/>
            </w:tcBorders>
            <w:vAlign w:val="center"/>
          </w:tcPr>
          <w:p w14:paraId="51E3B404" w14:textId="77777777" w:rsidR="00CB7E42" w:rsidRPr="0045355A" w:rsidRDefault="00CB7E42" w:rsidP="002F6BE5">
            <w:pPr>
              <w:pStyle w:val="Compact"/>
            </w:pPr>
            <w:r w:rsidRPr="0045355A">
              <w:t>Minimum Version</w:t>
            </w:r>
          </w:p>
        </w:tc>
      </w:tr>
      <w:tr w:rsidR="00CB7E42" w:rsidRPr="0045355A" w14:paraId="064D4264" w14:textId="77777777" w:rsidTr="002F6BE5">
        <w:trPr>
          <w:trHeight w:val="243"/>
        </w:trPr>
        <w:tc>
          <w:tcPr>
            <w:tcW w:w="0" w:type="auto"/>
            <w:tcBorders>
              <w:right w:val="single" w:sz="4" w:space="0" w:color="auto"/>
            </w:tcBorders>
            <w:vAlign w:val="center"/>
          </w:tcPr>
          <w:p w14:paraId="2168AD8B" w14:textId="77777777" w:rsidR="00CB7E42" w:rsidRPr="0045355A" w:rsidRDefault="00CB7E42" w:rsidP="002F6BE5">
            <w:pPr>
              <w:pStyle w:val="Compact"/>
            </w:pPr>
            <w:r w:rsidRPr="0045355A">
              <w:t>Python</w:t>
            </w:r>
          </w:p>
        </w:tc>
        <w:tc>
          <w:tcPr>
            <w:tcW w:w="0" w:type="auto"/>
            <w:tcBorders>
              <w:left w:val="single" w:sz="4" w:space="0" w:color="auto"/>
            </w:tcBorders>
            <w:vAlign w:val="center"/>
          </w:tcPr>
          <w:p w14:paraId="47D660D2" w14:textId="77777777" w:rsidR="00CB7E42" w:rsidRPr="0045355A" w:rsidRDefault="00CB7E42" w:rsidP="002F6BE5">
            <w:pPr>
              <w:pStyle w:val="Compact"/>
            </w:pPr>
            <w:r w:rsidRPr="0045355A">
              <w:t>&gt;= 3.5</w:t>
            </w:r>
          </w:p>
        </w:tc>
      </w:tr>
      <w:tr w:rsidR="00CB7E42" w:rsidRPr="0045355A" w14:paraId="6DBBFA3E" w14:textId="77777777" w:rsidTr="002F6BE5">
        <w:tc>
          <w:tcPr>
            <w:tcW w:w="0" w:type="auto"/>
            <w:tcBorders>
              <w:right w:val="single" w:sz="4" w:space="0" w:color="auto"/>
            </w:tcBorders>
            <w:vAlign w:val="center"/>
          </w:tcPr>
          <w:p w14:paraId="5CF8B198" w14:textId="77777777" w:rsidR="00CB7E42" w:rsidRPr="0045355A" w:rsidRDefault="00CB7E42" w:rsidP="002F6BE5">
            <w:pPr>
              <w:pStyle w:val="Compact"/>
            </w:pPr>
            <w:r w:rsidRPr="0045355A">
              <w:t>Jupyter Notebook</w:t>
            </w:r>
          </w:p>
        </w:tc>
        <w:tc>
          <w:tcPr>
            <w:tcW w:w="0" w:type="auto"/>
            <w:tcBorders>
              <w:left w:val="single" w:sz="4" w:space="0" w:color="auto"/>
            </w:tcBorders>
            <w:vAlign w:val="center"/>
          </w:tcPr>
          <w:p w14:paraId="4BC2080F" w14:textId="77777777" w:rsidR="00CB7E42" w:rsidRPr="0045355A" w:rsidRDefault="00CB7E42" w:rsidP="002F6BE5">
            <w:pPr>
              <w:pStyle w:val="Compact"/>
            </w:pPr>
            <w:r w:rsidRPr="0045355A">
              <w:t>&gt;= 6.0</w:t>
            </w:r>
          </w:p>
        </w:tc>
      </w:tr>
      <w:tr w:rsidR="00CB7E42" w:rsidRPr="0045355A" w14:paraId="2DD39EFD" w14:textId="77777777" w:rsidTr="002F6BE5">
        <w:tc>
          <w:tcPr>
            <w:tcW w:w="0" w:type="auto"/>
            <w:tcBorders>
              <w:right w:val="single" w:sz="4" w:space="0" w:color="auto"/>
            </w:tcBorders>
            <w:vAlign w:val="center"/>
          </w:tcPr>
          <w:p w14:paraId="5F7C11B6" w14:textId="77777777" w:rsidR="00CB7E42" w:rsidRPr="0045355A" w:rsidRDefault="00CB7E42" w:rsidP="002F6BE5">
            <w:pPr>
              <w:pStyle w:val="Compact"/>
            </w:pPr>
            <w:r w:rsidRPr="0045355A">
              <w:t>Excel</w:t>
            </w:r>
          </w:p>
        </w:tc>
        <w:tc>
          <w:tcPr>
            <w:tcW w:w="0" w:type="auto"/>
            <w:tcBorders>
              <w:left w:val="single" w:sz="4" w:space="0" w:color="auto"/>
            </w:tcBorders>
            <w:vAlign w:val="center"/>
          </w:tcPr>
          <w:p w14:paraId="35C05041" w14:textId="77777777" w:rsidR="00CB7E42" w:rsidRPr="0045355A" w:rsidRDefault="00CB7E42" w:rsidP="002F6BE5">
            <w:pPr>
              <w:pStyle w:val="Compact"/>
            </w:pPr>
            <w:r w:rsidRPr="0045355A">
              <w:t>&gt;= 2007</w:t>
            </w:r>
          </w:p>
        </w:tc>
      </w:tr>
    </w:tbl>
    <w:p w14:paraId="2A870D6E" w14:textId="77777777" w:rsidR="00CB7E42" w:rsidRPr="0045355A" w:rsidRDefault="00CB7E42" w:rsidP="00CB7E42">
      <w:pPr>
        <w:pStyle w:val="Heading1"/>
        <w:numPr>
          <w:ilvl w:val="0"/>
          <w:numId w:val="0"/>
        </w:numPr>
      </w:pPr>
      <w:bookmarkStart w:id="200" w:name="research-plan"/>
      <w:bookmarkStart w:id="201" w:name="_Toc61617420"/>
      <w:bookmarkStart w:id="202" w:name="_Toc61885896"/>
      <w:r>
        <w:t>11</w:t>
      </w:r>
      <w:r w:rsidRPr="0045355A">
        <w:t>. Research Plan</w:t>
      </w:r>
      <w:bookmarkEnd w:id="200"/>
      <w:bookmarkEnd w:id="201"/>
      <w:bookmarkEnd w:id="202"/>
    </w:p>
    <w:p w14:paraId="1A1AED4F" w14:textId="77777777" w:rsidR="00CB7E42" w:rsidRPr="00070EA1" w:rsidRDefault="00CB7E42" w:rsidP="00CB7E42">
      <w:pPr>
        <w:pStyle w:val="FirstParagraph"/>
      </w:pPr>
      <w:bookmarkStart w:id="203" w:name="_10._Risk_and"/>
      <w:bookmarkEnd w:id="203"/>
      <w:r w:rsidRPr="00070EA1">
        <w:t xml:space="preserve">The following GANTT chart proposes the timeline for the research and implementation of the project.  </w:t>
      </w:r>
    </w:p>
    <w:p w14:paraId="160EB9F5" w14:textId="77777777" w:rsidR="00CB7E42" w:rsidRPr="00070EA1" w:rsidRDefault="00CB7E42" w:rsidP="00CB7E42">
      <w:pPr>
        <w:pStyle w:val="BodyText"/>
      </w:pPr>
    </w:p>
    <w:p w14:paraId="4E009FB4" w14:textId="77777777" w:rsidR="00CB7E42" w:rsidRPr="00070EA1" w:rsidRDefault="00CB7E42" w:rsidP="00CB7E42">
      <w:pPr>
        <w:pStyle w:val="BodyText"/>
        <w:jc w:val="center"/>
      </w:pPr>
      <w:r w:rsidRPr="00070EA1">
        <w:drawing>
          <wp:inline distT="0" distB="0" distL="0" distR="0" wp14:anchorId="67F5F7F0" wp14:editId="6235916B">
            <wp:extent cx="6132643" cy="2751827"/>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140112" cy="2755178"/>
                    </a:xfrm>
                    <a:prstGeom prst="rect">
                      <a:avLst/>
                    </a:prstGeom>
                  </pic:spPr>
                </pic:pic>
              </a:graphicData>
            </a:graphic>
          </wp:inline>
        </w:drawing>
      </w:r>
      <w:r w:rsidRPr="00070EA1">
        <w:br/>
        <w:t>Figure 2: Research Plan and Timelines</w:t>
      </w:r>
    </w:p>
    <w:p w14:paraId="08FBA2F9" w14:textId="77777777" w:rsidR="00CB7E42" w:rsidRDefault="00CB7E42" w:rsidP="00CB7E42">
      <w:pPr>
        <w:rPr>
          <w:rFonts w:eastAsiaTheme="majorEastAsia"/>
          <w:b/>
          <w:bCs/>
          <w:color w:val="345A8A" w:themeColor="accent1" w:themeShade="B5"/>
          <w:sz w:val="32"/>
          <w:szCs w:val="32"/>
        </w:rPr>
      </w:pPr>
      <w:r>
        <w:br w:type="page"/>
      </w:r>
    </w:p>
    <w:p w14:paraId="38A7D11F" w14:textId="77777777" w:rsidR="00CB7E42" w:rsidRDefault="00CB7E42" w:rsidP="00CB7E42">
      <w:pPr>
        <w:pStyle w:val="Heading1"/>
        <w:numPr>
          <w:ilvl w:val="0"/>
          <w:numId w:val="0"/>
        </w:numPr>
        <w:ind w:left="-90"/>
      </w:pPr>
      <w:bookmarkStart w:id="204" w:name="_Toc61885897"/>
      <w:r w:rsidRPr="0045355A">
        <w:lastRenderedPageBreak/>
        <w:t>1</w:t>
      </w:r>
      <w:r>
        <w:t>2</w:t>
      </w:r>
      <w:r w:rsidRPr="0045355A">
        <w:t>. Risk and Contingency Plan</w:t>
      </w:r>
      <w:bookmarkStart w:id="205" w:name="references"/>
      <w:bookmarkStart w:id="206" w:name="_Toc61617421"/>
      <w:bookmarkEnd w:id="204"/>
    </w:p>
    <w:p w14:paraId="190E619D" w14:textId="77777777" w:rsidR="00CB7E42" w:rsidRPr="00B266C0" w:rsidRDefault="00CB7E42" w:rsidP="00CB7E42">
      <w:pPr>
        <w:pStyle w:val="BodyText"/>
      </w:pPr>
    </w:p>
    <w:tbl>
      <w:tblPr>
        <w:tblW w:w="9720" w:type="dxa"/>
        <w:tblLook w:val="04A0" w:firstRow="1" w:lastRow="0" w:firstColumn="1" w:lastColumn="0" w:noHBand="0" w:noVBand="1"/>
      </w:tblPr>
      <w:tblGrid>
        <w:gridCol w:w="2500"/>
        <w:gridCol w:w="3280"/>
        <w:gridCol w:w="3940"/>
      </w:tblGrid>
      <w:tr w:rsidR="00CB7E42" w:rsidRPr="00B266C0" w14:paraId="42E33E44" w14:textId="77777777" w:rsidTr="002F6BE5">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7C38539" w14:textId="77777777" w:rsidR="00CB7E42" w:rsidRPr="00DE04A5" w:rsidRDefault="00CB7E42" w:rsidP="002F6BE5">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02DAB699" w14:textId="77777777" w:rsidR="00CB7E42" w:rsidRPr="00DE04A5" w:rsidRDefault="00CB7E42" w:rsidP="002F6BE5">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1B9BCBB9" w14:textId="77777777" w:rsidR="00CB7E42" w:rsidRPr="00DE04A5" w:rsidRDefault="00CB7E42" w:rsidP="002F6BE5">
            <w:pPr>
              <w:spacing w:after="0"/>
              <w:jc w:val="center"/>
              <w:rPr>
                <w:b/>
                <w:bCs/>
                <w:color w:val="FFFFFF"/>
                <w:sz w:val="22"/>
                <w:szCs w:val="22"/>
              </w:rPr>
            </w:pPr>
            <w:r w:rsidRPr="00DE04A5">
              <w:rPr>
                <w:b/>
                <w:bCs/>
                <w:color w:val="FFFFFF"/>
                <w:sz w:val="22"/>
                <w:szCs w:val="22"/>
              </w:rPr>
              <w:t>Contingency Plan</w:t>
            </w:r>
          </w:p>
        </w:tc>
      </w:tr>
      <w:tr w:rsidR="00CB7E42" w:rsidRPr="00B266C0" w14:paraId="38133368" w14:textId="77777777" w:rsidTr="002F6BE5">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22D8A12E" w14:textId="77777777" w:rsidR="00CB7E42" w:rsidRPr="00DE04A5" w:rsidRDefault="00CB7E42" w:rsidP="002F6BE5">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6BAC1975" w14:textId="77777777" w:rsidR="00CB7E42" w:rsidRPr="00DE04A5" w:rsidRDefault="00CB7E42" w:rsidP="002F6BE5">
            <w:pPr>
              <w:spacing w:after="0"/>
              <w:rPr>
                <w:sz w:val="22"/>
                <w:szCs w:val="22"/>
              </w:rPr>
            </w:pPr>
            <w:r w:rsidRPr="00DE04A5">
              <w:rPr>
                <w:sz w:val="22"/>
                <w:szCs w:val="22"/>
              </w:rPr>
              <w:t>Did not receive accurate data</w:t>
            </w:r>
            <w:r>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44597CBD" w14:textId="77777777" w:rsidR="00CB7E42" w:rsidRPr="00DE04A5" w:rsidRDefault="00CB7E42" w:rsidP="002F6BE5">
            <w:pPr>
              <w:spacing w:after="0"/>
              <w:rPr>
                <w:sz w:val="22"/>
                <w:szCs w:val="22"/>
              </w:rPr>
            </w:pPr>
            <w:r w:rsidRPr="00DE04A5">
              <w:rPr>
                <w:sz w:val="22"/>
                <w:szCs w:val="22"/>
              </w:rPr>
              <w:t>Leverage a copy of the data stored on Google Drive for the same</w:t>
            </w:r>
          </w:p>
        </w:tc>
      </w:tr>
      <w:tr w:rsidR="00CB7E42" w:rsidRPr="00B266C0" w14:paraId="3107BA1B" w14:textId="77777777" w:rsidTr="002F6BE5">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3A7E0F7" w14:textId="77777777" w:rsidR="00CB7E42" w:rsidRPr="00DE04A5" w:rsidRDefault="00CB7E42" w:rsidP="002F6BE5">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6A6E48CE" w14:textId="77777777" w:rsidR="00CB7E42" w:rsidRPr="00DE04A5" w:rsidRDefault="00CB7E42" w:rsidP="002F6BE5">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23EC0850" w14:textId="77777777" w:rsidR="00CB7E42" w:rsidRPr="00DE04A5" w:rsidRDefault="00CB7E42" w:rsidP="002F6BE5">
            <w:pPr>
              <w:spacing w:after="0"/>
              <w:rPr>
                <w:sz w:val="22"/>
                <w:szCs w:val="22"/>
              </w:rPr>
            </w:pPr>
            <w:r w:rsidRPr="00DE04A5">
              <w:rPr>
                <w:sz w:val="22"/>
                <w:szCs w:val="22"/>
              </w:rPr>
              <w:t>Use an online iPython service like Google Colab to perform the study</w:t>
            </w:r>
          </w:p>
        </w:tc>
      </w:tr>
      <w:tr w:rsidR="00CB7E42" w:rsidRPr="00B266C0" w14:paraId="15A042AD" w14:textId="77777777" w:rsidTr="002F6BE5">
        <w:trPr>
          <w:trHeight w:val="1635"/>
        </w:trPr>
        <w:tc>
          <w:tcPr>
            <w:tcW w:w="2500" w:type="dxa"/>
            <w:vMerge/>
            <w:tcBorders>
              <w:top w:val="nil"/>
              <w:left w:val="single" w:sz="4" w:space="0" w:color="auto"/>
              <w:bottom w:val="single" w:sz="4" w:space="0" w:color="auto"/>
              <w:right w:val="single" w:sz="4" w:space="0" w:color="auto"/>
            </w:tcBorders>
            <w:vAlign w:val="center"/>
            <w:hideMark/>
          </w:tcPr>
          <w:p w14:paraId="107B7DDF" w14:textId="77777777" w:rsidR="00CB7E42" w:rsidRPr="00DE04A5" w:rsidRDefault="00CB7E42" w:rsidP="002F6BE5">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6C98823D" w14:textId="77777777" w:rsidR="00CB7E42" w:rsidRPr="00DE04A5" w:rsidRDefault="00CB7E42" w:rsidP="002F6BE5">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31C96123" w14:textId="77777777" w:rsidR="00CB7E42" w:rsidRPr="00DE04A5" w:rsidRDefault="00CB7E42" w:rsidP="002F6BE5">
            <w:pPr>
              <w:spacing w:after="0"/>
              <w:rPr>
                <w:sz w:val="22"/>
                <w:szCs w:val="22"/>
              </w:rPr>
            </w:pPr>
            <w:r w:rsidRPr="00DE04A5">
              <w:rPr>
                <w:sz w:val="22"/>
                <w:szCs w:val="22"/>
              </w:rPr>
              <w:t>Revisit the exploratory data analysis phase and try alternate methods</w:t>
            </w:r>
          </w:p>
        </w:tc>
      </w:tr>
      <w:tr w:rsidR="00CB7E42" w:rsidRPr="00B266C0" w14:paraId="0D1248A5" w14:textId="77777777" w:rsidTr="002F6BE5">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2A9AD9" w14:textId="77777777" w:rsidR="00CB7E42" w:rsidRPr="00DE04A5" w:rsidRDefault="00CB7E42" w:rsidP="002F6BE5">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3D8352EB" w14:textId="77777777" w:rsidR="00CB7E42" w:rsidRPr="00DE04A5" w:rsidRDefault="00CB7E42" w:rsidP="002F6BE5">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7210E446" w14:textId="77777777" w:rsidR="00CB7E42" w:rsidRPr="00DE04A5" w:rsidRDefault="00CB7E42" w:rsidP="002F6BE5">
            <w:pPr>
              <w:spacing w:after="0"/>
              <w:rPr>
                <w:sz w:val="22"/>
                <w:szCs w:val="22"/>
              </w:rPr>
            </w:pPr>
            <w:r w:rsidRPr="00DE04A5">
              <w:rPr>
                <w:sz w:val="22"/>
                <w:szCs w:val="22"/>
              </w:rPr>
              <w:t>Scale back by filtering modelling techniques prioritized on novelty and usage</w:t>
            </w:r>
          </w:p>
        </w:tc>
      </w:tr>
      <w:tr w:rsidR="00CB7E42" w:rsidRPr="00B266C0" w14:paraId="48487DE1" w14:textId="77777777" w:rsidTr="002F6BE5">
        <w:trPr>
          <w:trHeight w:val="1560"/>
        </w:trPr>
        <w:tc>
          <w:tcPr>
            <w:tcW w:w="2500" w:type="dxa"/>
            <w:vMerge/>
            <w:tcBorders>
              <w:top w:val="nil"/>
              <w:left w:val="single" w:sz="4" w:space="0" w:color="auto"/>
              <w:bottom w:val="single" w:sz="4" w:space="0" w:color="auto"/>
              <w:right w:val="single" w:sz="4" w:space="0" w:color="auto"/>
            </w:tcBorders>
            <w:vAlign w:val="center"/>
            <w:hideMark/>
          </w:tcPr>
          <w:p w14:paraId="1179951F" w14:textId="77777777" w:rsidR="00CB7E42" w:rsidRPr="00DE04A5" w:rsidRDefault="00CB7E42" w:rsidP="002F6BE5">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005A7C10" w14:textId="77777777" w:rsidR="00CB7E42" w:rsidRPr="00DE04A5" w:rsidRDefault="00CB7E42" w:rsidP="002F6BE5">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2A563553" w14:textId="77777777" w:rsidR="00CB7E42" w:rsidRPr="00DE04A5" w:rsidRDefault="00CB7E42" w:rsidP="002F6BE5">
            <w:pPr>
              <w:spacing w:after="0"/>
              <w:rPr>
                <w:sz w:val="22"/>
                <w:szCs w:val="22"/>
              </w:rPr>
            </w:pPr>
            <w:r w:rsidRPr="00DE04A5">
              <w:rPr>
                <w:sz w:val="22"/>
                <w:szCs w:val="22"/>
              </w:rPr>
              <w:t xml:space="preserve">Perform further iterations or go back to exploratory data analysis to review </w:t>
            </w:r>
            <w:r>
              <w:rPr>
                <w:sz w:val="22"/>
                <w:szCs w:val="22"/>
              </w:rPr>
              <w:t xml:space="preserve">the </w:t>
            </w:r>
            <w:r w:rsidRPr="00DE04A5">
              <w:rPr>
                <w:sz w:val="22"/>
                <w:szCs w:val="22"/>
              </w:rPr>
              <w:t>methodology</w:t>
            </w:r>
          </w:p>
        </w:tc>
      </w:tr>
    </w:tbl>
    <w:p w14:paraId="201208F7" w14:textId="77777777" w:rsidR="00CB7E42" w:rsidRPr="00ED662F" w:rsidRDefault="00CB7E42" w:rsidP="00CB7E42">
      <w:pPr>
        <w:pStyle w:val="BodyText"/>
        <w:jc w:val="center"/>
      </w:pPr>
      <w:r>
        <w:t>Table 1: Risk and Contingency Plan</w:t>
      </w:r>
    </w:p>
    <w:p w14:paraId="6EEEB89B" w14:textId="77777777" w:rsidR="00CB7E42" w:rsidRDefault="00CB7E42" w:rsidP="00CB7E42">
      <w:pPr>
        <w:rPr>
          <w:rFonts w:eastAsiaTheme="majorEastAsia"/>
          <w:b/>
          <w:bCs/>
          <w:color w:val="345A8A" w:themeColor="accent1" w:themeShade="B5"/>
          <w:sz w:val="32"/>
          <w:szCs w:val="32"/>
        </w:rPr>
      </w:pPr>
      <w:r>
        <w:br w:type="page"/>
      </w:r>
    </w:p>
    <w:p w14:paraId="572CFA15" w14:textId="77777777" w:rsidR="00CB7E42" w:rsidRPr="0045355A" w:rsidRDefault="00CB7E42" w:rsidP="00CB7E42">
      <w:pPr>
        <w:pStyle w:val="Heading1"/>
        <w:numPr>
          <w:ilvl w:val="0"/>
          <w:numId w:val="0"/>
        </w:numPr>
        <w:ind w:left="360"/>
      </w:pPr>
      <w:bookmarkStart w:id="207" w:name="_Toc61885898"/>
      <w:r w:rsidRPr="0045355A">
        <w:lastRenderedPageBreak/>
        <w:t>References</w:t>
      </w:r>
      <w:bookmarkEnd w:id="205"/>
      <w:bookmarkEnd w:id="206"/>
      <w:bookmarkEnd w:id="207"/>
    </w:p>
    <w:p w14:paraId="7382E77E" w14:textId="77777777" w:rsidR="00CB7E42" w:rsidRPr="00D73523" w:rsidRDefault="00CB7E42" w:rsidP="00CB7E42">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7FF7D43D" w14:textId="77777777" w:rsidR="00CB7E42" w:rsidRPr="00D73523" w:rsidRDefault="00CB7E42" w:rsidP="00CB7E42">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619637F2" w14:textId="77777777" w:rsidR="00CB7E42" w:rsidRPr="00D73523" w:rsidRDefault="00CB7E42" w:rsidP="00CB7E42">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5AED2EA1" w14:textId="77777777" w:rsidR="00CB7E42" w:rsidRPr="00D73523" w:rsidRDefault="00CB7E42" w:rsidP="00CB7E42">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822D005" w14:textId="77777777" w:rsidR="00CB7E42" w:rsidRPr="00D73523" w:rsidRDefault="00CB7E42" w:rsidP="00CB7E42">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4A93417B" w14:textId="77777777" w:rsidR="00CB7E42" w:rsidRPr="00D73523" w:rsidRDefault="00CB7E42" w:rsidP="00CB7E42">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0E43FA95" w14:textId="77777777" w:rsidR="00CB7E42" w:rsidRPr="00D73523" w:rsidRDefault="00CB7E42" w:rsidP="00CB7E42">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60F0D302" w14:textId="77777777" w:rsidR="00CB7E42" w:rsidRPr="00D73523" w:rsidRDefault="00CB7E42" w:rsidP="00CB7E42">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11DBEC5D" w14:textId="77777777" w:rsidR="00CB7E42" w:rsidRPr="00D73523" w:rsidRDefault="00CB7E42" w:rsidP="00CB7E42">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3D077032" w14:textId="77777777" w:rsidR="00CB7E42" w:rsidRPr="00D73523" w:rsidRDefault="00CB7E42" w:rsidP="00CB7E42">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616801C8" w14:textId="77777777" w:rsidR="00CB7E42" w:rsidRPr="00D73523" w:rsidRDefault="00CB7E42" w:rsidP="00CB7E42">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6E194AC4" w14:textId="77777777" w:rsidR="00CB7E42" w:rsidRPr="00D73523" w:rsidRDefault="00CB7E42" w:rsidP="00CB7E42">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5B563DBC" w14:textId="77777777" w:rsidR="00CB7E42" w:rsidRPr="00D73523" w:rsidRDefault="00CB7E42" w:rsidP="00CB7E42">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168B2AF1" w14:textId="77777777" w:rsidR="00CB7E42" w:rsidRPr="00D73523" w:rsidRDefault="00CB7E42" w:rsidP="00CB7E42">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73FB2AA0" w14:textId="77777777" w:rsidR="00CB7E42" w:rsidRPr="00D73523" w:rsidRDefault="00CB7E42" w:rsidP="00CB7E42">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059F3C7B" w14:textId="77777777" w:rsidR="00CB7E42" w:rsidRPr="00D73523" w:rsidRDefault="00CB7E42" w:rsidP="00CB7E42">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48DFF401" w14:textId="77777777" w:rsidR="00CB7E42" w:rsidRPr="00D73523" w:rsidRDefault="00CB7E42" w:rsidP="00CB7E42">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52A0A27A" w14:textId="77777777" w:rsidR="00CB7E42" w:rsidRPr="00D73523" w:rsidRDefault="00CB7E42" w:rsidP="00CB7E42">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77861389" w14:textId="77777777" w:rsidR="00CB7E42" w:rsidRPr="00D73523" w:rsidRDefault="00CB7E42" w:rsidP="00CB7E42">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6DA85A37" w14:textId="77777777" w:rsidR="00CB7E42" w:rsidRPr="00D73523" w:rsidRDefault="00CB7E42" w:rsidP="00CB7E42">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7282D39E" w14:textId="6E99DC19" w:rsidR="0062527E" w:rsidRDefault="00CB7E42" w:rsidP="00CB7E42">
      <w:pPr>
        <w:widowControl/>
        <w:autoSpaceDE/>
        <w:autoSpaceDN/>
        <w:adjustRightInd/>
        <w:spacing w:before="0" w:after="200" w:line="240" w:lineRule="auto"/>
        <w:jc w:val="left"/>
      </w:pPr>
      <w:r w:rsidRPr="00DE1C06">
        <w:fldChar w:fldCharType="end"/>
      </w:r>
      <w:r w:rsidR="0062527E">
        <w:br w:type="page"/>
      </w:r>
    </w:p>
    <w:p w14:paraId="16E7E8A2" w14:textId="0AC799C4" w:rsidR="008F3A31" w:rsidRDefault="00251FDF" w:rsidP="006F51EC">
      <w:pPr>
        <w:pStyle w:val="Heading1"/>
        <w:numPr>
          <w:ilvl w:val="0"/>
          <w:numId w:val="0"/>
        </w:numPr>
      </w:pPr>
      <w:bookmarkStart w:id="208" w:name="_Toc73333835"/>
      <w:r>
        <w:lastRenderedPageBreak/>
        <w:t xml:space="preserve">APPENDIX </w:t>
      </w:r>
      <w:r w:rsidR="00706FFA">
        <w:t>B</w:t>
      </w:r>
      <w:r>
        <w:t>: CODE</w:t>
      </w:r>
      <w:bookmarkEnd w:id="208"/>
    </w:p>
    <w:p w14:paraId="7C8017B3" w14:textId="30C9390B" w:rsidR="006F51EC" w:rsidRDefault="006F51EC" w:rsidP="008F3A31">
      <w:pPr>
        <w:pStyle w:val="BodyText"/>
      </w:pPr>
      <w:r>
        <w:t>Th</w:t>
      </w:r>
      <w:r w:rsidR="0016414E">
        <w:t>e code can be found on GitHub</w:t>
      </w:r>
      <w:r w:rsidR="00611217">
        <w:t xml:space="preserve"> </w:t>
      </w:r>
      <w:hyperlink r:id="rId44" w:history="1">
        <w:r w:rsidR="00611217" w:rsidRPr="00611217">
          <w:rPr>
            <w:rStyle w:val="Hyperlink"/>
          </w:rPr>
          <w:t>here</w:t>
        </w:r>
      </w:hyperlink>
      <w:r w:rsidR="00611217">
        <w:t>.</w:t>
      </w:r>
      <w:r w:rsidR="0016414E">
        <w:t xml:space="preserve"> </w:t>
      </w:r>
    </w:p>
    <w:p w14:paraId="790E0AFF" w14:textId="325448C7" w:rsidR="0016414E" w:rsidRPr="008F3A31" w:rsidRDefault="0016414E" w:rsidP="008F3A31">
      <w:pPr>
        <w:pStyle w:val="BodyText"/>
      </w:pPr>
    </w:p>
    <w:sectPr w:rsidR="0016414E" w:rsidRPr="008F3A31"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2EEDDA" w14:textId="77777777" w:rsidR="007C5827" w:rsidRDefault="007C5827" w:rsidP="00F74708">
      <w:r>
        <w:separator/>
      </w:r>
    </w:p>
  </w:endnote>
  <w:endnote w:type="continuationSeparator" w:id="0">
    <w:p w14:paraId="2A9654E1" w14:textId="77777777" w:rsidR="007C5827" w:rsidRDefault="007C5827"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16414E" w:rsidRDefault="0016414E"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EndPr/>
    <w:sdtContent>
      <w:p w14:paraId="5CD4E303" w14:textId="77777777"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16414E" w:rsidRDefault="0016414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46837" w14:textId="77777777" w:rsidR="007C5827" w:rsidRDefault="007C5827" w:rsidP="00F74708">
      <w:r>
        <w:separator/>
      </w:r>
    </w:p>
  </w:footnote>
  <w:footnote w:type="continuationSeparator" w:id="0">
    <w:p w14:paraId="152BDDFA" w14:textId="77777777" w:rsidR="007C5827" w:rsidRDefault="007C5827"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502BE"/>
    <w:multiLevelType w:val="hybridMultilevel"/>
    <w:tmpl w:val="B29C9C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E1B22"/>
    <w:multiLevelType w:val="hybridMultilevel"/>
    <w:tmpl w:val="19FE7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8"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0"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20"/>
  </w:num>
  <w:num w:numId="15">
    <w:abstractNumId w:val="12"/>
  </w:num>
  <w:num w:numId="16">
    <w:abstractNumId w:val="10"/>
  </w:num>
  <w:num w:numId="17">
    <w:abstractNumId w:val="22"/>
  </w:num>
  <w:num w:numId="18">
    <w:abstractNumId w:val="2"/>
  </w:num>
  <w:num w:numId="19">
    <w:abstractNumId w:val="28"/>
  </w:num>
  <w:num w:numId="20">
    <w:abstractNumId w:val="25"/>
  </w:num>
  <w:num w:numId="21">
    <w:abstractNumId w:val="32"/>
  </w:num>
  <w:num w:numId="22">
    <w:abstractNumId w:val="27"/>
  </w:num>
  <w:num w:numId="23">
    <w:abstractNumId w:val="34"/>
  </w:num>
  <w:num w:numId="24">
    <w:abstractNumId w:val="23"/>
  </w:num>
  <w:num w:numId="25">
    <w:abstractNumId w:val="21"/>
  </w:num>
  <w:num w:numId="26">
    <w:abstractNumId w:val="26"/>
  </w:num>
  <w:num w:numId="27">
    <w:abstractNumId w:val="14"/>
  </w:num>
  <w:num w:numId="28">
    <w:abstractNumId w:val="7"/>
  </w:num>
  <w:num w:numId="29">
    <w:abstractNumId w:val="19"/>
  </w:num>
  <w:num w:numId="30">
    <w:abstractNumId w:val="9"/>
  </w:num>
  <w:num w:numId="31">
    <w:abstractNumId w:val="31"/>
  </w:num>
  <w:num w:numId="32">
    <w:abstractNumId w:val="5"/>
  </w:num>
  <w:num w:numId="33">
    <w:abstractNumId w:val="14"/>
  </w:num>
  <w:num w:numId="34">
    <w:abstractNumId w:val="23"/>
  </w:num>
  <w:num w:numId="35">
    <w:abstractNumId w:val="34"/>
  </w:num>
  <w:num w:numId="36">
    <w:abstractNumId w:val="1"/>
  </w:num>
  <w:num w:numId="37">
    <w:abstractNumId w:val="15"/>
  </w:num>
  <w:num w:numId="38">
    <w:abstractNumId w:val="33"/>
  </w:num>
  <w:num w:numId="39">
    <w:abstractNumId w:val="24"/>
  </w:num>
  <w:num w:numId="40">
    <w:abstractNumId w:val="4"/>
  </w:num>
  <w:num w:numId="41">
    <w:abstractNumId w:val="6"/>
  </w:num>
  <w:num w:numId="42">
    <w:abstractNumId w:val="18"/>
  </w:num>
  <w:num w:numId="43">
    <w:abstractNumId w:val="16"/>
  </w:num>
  <w:num w:numId="44">
    <w:abstractNumId w:val="3"/>
  </w:num>
  <w:num w:numId="45">
    <w:abstractNumId w:val="17"/>
  </w:num>
  <w:num w:numId="46">
    <w:abstractNumId w:val="30"/>
  </w:num>
  <w:num w:numId="47">
    <w:abstractNumId w:val="8"/>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sagFAH+bUGk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586"/>
    <w:rsid w:val="000207D0"/>
    <w:rsid w:val="00020A9C"/>
    <w:rsid w:val="00020BF9"/>
    <w:rsid w:val="00020FF6"/>
    <w:rsid w:val="00022441"/>
    <w:rsid w:val="00022D15"/>
    <w:rsid w:val="0002319F"/>
    <w:rsid w:val="00023773"/>
    <w:rsid w:val="000254A0"/>
    <w:rsid w:val="0002555B"/>
    <w:rsid w:val="0002560D"/>
    <w:rsid w:val="00025A2C"/>
    <w:rsid w:val="00026567"/>
    <w:rsid w:val="000270E7"/>
    <w:rsid w:val="000303A1"/>
    <w:rsid w:val="000318BA"/>
    <w:rsid w:val="00031C77"/>
    <w:rsid w:val="000323E7"/>
    <w:rsid w:val="00032677"/>
    <w:rsid w:val="000329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4E3"/>
    <w:rsid w:val="0006687D"/>
    <w:rsid w:val="000668B5"/>
    <w:rsid w:val="00070D7A"/>
    <w:rsid w:val="00070EA1"/>
    <w:rsid w:val="00070F87"/>
    <w:rsid w:val="000714A6"/>
    <w:rsid w:val="000724AD"/>
    <w:rsid w:val="000731F3"/>
    <w:rsid w:val="000736F3"/>
    <w:rsid w:val="0007413B"/>
    <w:rsid w:val="00074D59"/>
    <w:rsid w:val="000757D7"/>
    <w:rsid w:val="00075AC4"/>
    <w:rsid w:val="00076089"/>
    <w:rsid w:val="000768E7"/>
    <w:rsid w:val="00076EA8"/>
    <w:rsid w:val="00077CE6"/>
    <w:rsid w:val="000802DD"/>
    <w:rsid w:val="00080400"/>
    <w:rsid w:val="000807CC"/>
    <w:rsid w:val="00081333"/>
    <w:rsid w:val="00081896"/>
    <w:rsid w:val="0008275D"/>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2914"/>
    <w:rsid w:val="00092C33"/>
    <w:rsid w:val="000933E9"/>
    <w:rsid w:val="00093956"/>
    <w:rsid w:val="00093A85"/>
    <w:rsid w:val="00094970"/>
    <w:rsid w:val="00096EF1"/>
    <w:rsid w:val="000A0D42"/>
    <w:rsid w:val="000A15A2"/>
    <w:rsid w:val="000A175A"/>
    <w:rsid w:val="000A1B21"/>
    <w:rsid w:val="000A238D"/>
    <w:rsid w:val="000A3FA6"/>
    <w:rsid w:val="000A49AD"/>
    <w:rsid w:val="000A5B82"/>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38AA"/>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755"/>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830"/>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4C9B"/>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14E"/>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A47"/>
    <w:rsid w:val="00183DAD"/>
    <w:rsid w:val="001840B8"/>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5391"/>
    <w:rsid w:val="001A6607"/>
    <w:rsid w:val="001A68BE"/>
    <w:rsid w:val="001A6926"/>
    <w:rsid w:val="001A6E89"/>
    <w:rsid w:val="001A77BC"/>
    <w:rsid w:val="001A7C29"/>
    <w:rsid w:val="001A7D12"/>
    <w:rsid w:val="001A7DAD"/>
    <w:rsid w:val="001A7E2F"/>
    <w:rsid w:val="001A7F7A"/>
    <w:rsid w:val="001B098A"/>
    <w:rsid w:val="001B0E1F"/>
    <w:rsid w:val="001B10EE"/>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6F70"/>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1C35"/>
    <w:rsid w:val="00251FDF"/>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A88"/>
    <w:rsid w:val="00283F79"/>
    <w:rsid w:val="00284666"/>
    <w:rsid w:val="0028473B"/>
    <w:rsid w:val="00284807"/>
    <w:rsid w:val="00284997"/>
    <w:rsid w:val="00284D7E"/>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B7911"/>
    <w:rsid w:val="002C0469"/>
    <w:rsid w:val="002C0494"/>
    <w:rsid w:val="002C061B"/>
    <w:rsid w:val="002C0753"/>
    <w:rsid w:val="002C17B6"/>
    <w:rsid w:val="002C1BBB"/>
    <w:rsid w:val="002C1FF0"/>
    <w:rsid w:val="002C2329"/>
    <w:rsid w:val="002C25CD"/>
    <w:rsid w:val="002C273E"/>
    <w:rsid w:val="002C2D66"/>
    <w:rsid w:val="002C397D"/>
    <w:rsid w:val="002C428E"/>
    <w:rsid w:val="002C4A7B"/>
    <w:rsid w:val="002C5002"/>
    <w:rsid w:val="002C71ED"/>
    <w:rsid w:val="002D058D"/>
    <w:rsid w:val="002D0DC1"/>
    <w:rsid w:val="002D0DF9"/>
    <w:rsid w:val="002D0ECF"/>
    <w:rsid w:val="002D43CF"/>
    <w:rsid w:val="002D47CC"/>
    <w:rsid w:val="002D4885"/>
    <w:rsid w:val="002D4997"/>
    <w:rsid w:val="002D4E68"/>
    <w:rsid w:val="002D5471"/>
    <w:rsid w:val="002D58EA"/>
    <w:rsid w:val="002D5C1C"/>
    <w:rsid w:val="002D6379"/>
    <w:rsid w:val="002D6B06"/>
    <w:rsid w:val="002D768F"/>
    <w:rsid w:val="002D79DC"/>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6E6"/>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5E78"/>
    <w:rsid w:val="003464F7"/>
    <w:rsid w:val="00346D47"/>
    <w:rsid w:val="0034781A"/>
    <w:rsid w:val="003478C7"/>
    <w:rsid w:val="00347A44"/>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87FF5"/>
    <w:rsid w:val="00390A48"/>
    <w:rsid w:val="00390FF1"/>
    <w:rsid w:val="00390FF2"/>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4EB9"/>
    <w:rsid w:val="003C51E2"/>
    <w:rsid w:val="003C5AF5"/>
    <w:rsid w:val="003C5D5C"/>
    <w:rsid w:val="003C5E0A"/>
    <w:rsid w:val="003C6071"/>
    <w:rsid w:val="003C607C"/>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5D33"/>
    <w:rsid w:val="003E6FF5"/>
    <w:rsid w:val="003E725A"/>
    <w:rsid w:val="003E7639"/>
    <w:rsid w:val="003F0573"/>
    <w:rsid w:val="003F08FC"/>
    <w:rsid w:val="003F19B6"/>
    <w:rsid w:val="003F211F"/>
    <w:rsid w:val="003F2AE1"/>
    <w:rsid w:val="003F338D"/>
    <w:rsid w:val="003F4C40"/>
    <w:rsid w:val="003F55AD"/>
    <w:rsid w:val="003F6075"/>
    <w:rsid w:val="003F6E7E"/>
    <w:rsid w:val="003F750B"/>
    <w:rsid w:val="00400515"/>
    <w:rsid w:val="004017EA"/>
    <w:rsid w:val="00402566"/>
    <w:rsid w:val="00402671"/>
    <w:rsid w:val="00402E13"/>
    <w:rsid w:val="00403086"/>
    <w:rsid w:val="00403A24"/>
    <w:rsid w:val="00404CFD"/>
    <w:rsid w:val="00405034"/>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1F2B"/>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061"/>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310"/>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5F4"/>
    <w:rsid w:val="004D27CC"/>
    <w:rsid w:val="004D3159"/>
    <w:rsid w:val="004D331B"/>
    <w:rsid w:val="004D3590"/>
    <w:rsid w:val="004D3A6D"/>
    <w:rsid w:val="004D4424"/>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0A90"/>
    <w:rsid w:val="0050174F"/>
    <w:rsid w:val="00501FED"/>
    <w:rsid w:val="005021F1"/>
    <w:rsid w:val="0050244C"/>
    <w:rsid w:val="0050281C"/>
    <w:rsid w:val="00502E01"/>
    <w:rsid w:val="00503476"/>
    <w:rsid w:val="00503D84"/>
    <w:rsid w:val="00504D80"/>
    <w:rsid w:val="00505E84"/>
    <w:rsid w:val="00505ECA"/>
    <w:rsid w:val="005062D2"/>
    <w:rsid w:val="00506CAF"/>
    <w:rsid w:val="00507394"/>
    <w:rsid w:val="005074DE"/>
    <w:rsid w:val="00511BBD"/>
    <w:rsid w:val="005122F6"/>
    <w:rsid w:val="005127B6"/>
    <w:rsid w:val="00513929"/>
    <w:rsid w:val="0051393E"/>
    <w:rsid w:val="00514A38"/>
    <w:rsid w:val="00514C8D"/>
    <w:rsid w:val="00514FD8"/>
    <w:rsid w:val="00515114"/>
    <w:rsid w:val="00515313"/>
    <w:rsid w:val="00515C76"/>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260"/>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1576"/>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88B"/>
    <w:rsid w:val="00547CAC"/>
    <w:rsid w:val="00547D43"/>
    <w:rsid w:val="005509AC"/>
    <w:rsid w:val="00550B45"/>
    <w:rsid w:val="00550ED4"/>
    <w:rsid w:val="00552D3C"/>
    <w:rsid w:val="00554584"/>
    <w:rsid w:val="00554996"/>
    <w:rsid w:val="00555442"/>
    <w:rsid w:val="00557ACF"/>
    <w:rsid w:val="00557E7F"/>
    <w:rsid w:val="00560609"/>
    <w:rsid w:val="00560689"/>
    <w:rsid w:val="00560852"/>
    <w:rsid w:val="00561865"/>
    <w:rsid w:val="00561CC0"/>
    <w:rsid w:val="0056344D"/>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2770"/>
    <w:rsid w:val="00583748"/>
    <w:rsid w:val="0058398D"/>
    <w:rsid w:val="00583A7D"/>
    <w:rsid w:val="00583DEA"/>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5B1D"/>
    <w:rsid w:val="0059635F"/>
    <w:rsid w:val="00596491"/>
    <w:rsid w:val="00596835"/>
    <w:rsid w:val="00597AF8"/>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2B9F"/>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9FA"/>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217"/>
    <w:rsid w:val="00611898"/>
    <w:rsid w:val="00611AA7"/>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27E"/>
    <w:rsid w:val="00625487"/>
    <w:rsid w:val="00625604"/>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3C5"/>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42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2E6"/>
    <w:rsid w:val="006F19E0"/>
    <w:rsid w:val="006F2AD8"/>
    <w:rsid w:val="006F2DA1"/>
    <w:rsid w:val="006F36AD"/>
    <w:rsid w:val="006F37B7"/>
    <w:rsid w:val="006F3B0F"/>
    <w:rsid w:val="006F3FC2"/>
    <w:rsid w:val="006F4154"/>
    <w:rsid w:val="006F415C"/>
    <w:rsid w:val="006F4CB6"/>
    <w:rsid w:val="006F4E2B"/>
    <w:rsid w:val="006F51EC"/>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6361"/>
    <w:rsid w:val="00706FFA"/>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6A8"/>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5FF"/>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DA4"/>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5827"/>
    <w:rsid w:val="007C625B"/>
    <w:rsid w:val="007C6766"/>
    <w:rsid w:val="007C7236"/>
    <w:rsid w:val="007D0061"/>
    <w:rsid w:val="007D1114"/>
    <w:rsid w:val="007D1240"/>
    <w:rsid w:val="007D1FDF"/>
    <w:rsid w:val="007D25E8"/>
    <w:rsid w:val="007D2C55"/>
    <w:rsid w:val="007D358A"/>
    <w:rsid w:val="007D3768"/>
    <w:rsid w:val="007D3816"/>
    <w:rsid w:val="007D39DC"/>
    <w:rsid w:val="007D40B7"/>
    <w:rsid w:val="007D5A6B"/>
    <w:rsid w:val="007D5E00"/>
    <w:rsid w:val="007E123C"/>
    <w:rsid w:val="007E225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0E6F"/>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27AEC"/>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D2"/>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50F"/>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5E8"/>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833"/>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A31"/>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CBB"/>
    <w:rsid w:val="00902FBD"/>
    <w:rsid w:val="00903EEC"/>
    <w:rsid w:val="009061A5"/>
    <w:rsid w:val="00906233"/>
    <w:rsid w:val="0090638A"/>
    <w:rsid w:val="00906765"/>
    <w:rsid w:val="0090699E"/>
    <w:rsid w:val="00907B4B"/>
    <w:rsid w:val="009102D5"/>
    <w:rsid w:val="00910D96"/>
    <w:rsid w:val="009118F4"/>
    <w:rsid w:val="00911C82"/>
    <w:rsid w:val="00912858"/>
    <w:rsid w:val="009129BA"/>
    <w:rsid w:val="00912A17"/>
    <w:rsid w:val="00912B68"/>
    <w:rsid w:val="00913127"/>
    <w:rsid w:val="00913251"/>
    <w:rsid w:val="00914726"/>
    <w:rsid w:val="00914BF1"/>
    <w:rsid w:val="0091585D"/>
    <w:rsid w:val="00916600"/>
    <w:rsid w:val="00916D4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B34"/>
    <w:rsid w:val="00943D2F"/>
    <w:rsid w:val="00943FB2"/>
    <w:rsid w:val="009452F1"/>
    <w:rsid w:val="00945365"/>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6A1"/>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06"/>
    <w:rsid w:val="00996FED"/>
    <w:rsid w:val="00997185"/>
    <w:rsid w:val="009A18CF"/>
    <w:rsid w:val="009A2592"/>
    <w:rsid w:val="009A2716"/>
    <w:rsid w:val="009A2AFD"/>
    <w:rsid w:val="009A2D04"/>
    <w:rsid w:val="009A32A0"/>
    <w:rsid w:val="009A3306"/>
    <w:rsid w:val="009A33FC"/>
    <w:rsid w:val="009A369F"/>
    <w:rsid w:val="009A36B5"/>
    <w:rsid w:val="009A37B8"/>
    <w:rsid w:val="009A3E47"/>
    <w:rsid w:val="009A4157"/>
    <w:rsid w:val="009A426A"/>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4718"/>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35F"/>
    <w:rsid w:val="009D7734"/>
    <w:rsid w:val="009D7975"/>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6CE4"/>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3315"/>
    <w:rsid w:val="00A65906"/>
    <w:rsid w:val="00A659F2"/>
    <w:rsid w:val="00A6614C"/>
    <w:rsid w:val="00A66C07"/>
    <w:rsid w:val="00A66DE4"/>
    <w:rsid w:val="00A704F0"/>
    <w:rsid w:val="00A707EB"/>
    <w:rsid w:val="00A70F41"/>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0FDB"/>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654"/>
    <w:rsid w:val="00B0782E"/>
    <w:rsid w:val="00B1035C"/>
    <w:rsid w:val="00B10F03"/>
    <w:rsid w:val="00B1189D"/>
    <w:rsid w:val="00B12452"/>
    <w:rsid w:val="00B126AE"/>
    <w:rsid w:val="00B14E97"/>
    <w:rsid w:val="00B15358"/>
    <w:rsid w:val="00B1647A"/>
    <w:rsid w:val="00B16D80"/>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82"/>
    <w:rsid w:val="00B95FD0"/>
    <w:rsid w:val="00B9658E"/>
    <w:rsid w:val="00B9681C"/>
    <w:rsid w:val="00BA0168"/>
    <w:rsid w:val="00BA030D"/>
    <w:rsid w:val="00BA0988"/>
    <w:rsid w:val="00BA11FA"/>
    <w:rsid w:val="00BA15D2"/>
    <w:rsid w:val="00BA1620"/>
    <w:rsid w:val="00BA2197"/>
    <w:rsid w:val="00BA2C08"/>
    <w:rsid w:val="00BA2DE3"/>
    <w:rsid w:val="00BA3B72"/>
    <w:rsid w:val="00BA3D84"/>
    <w:rsid w:val="00BA403F"/>
    <w:rsid w:val="00BA487D"/>
    <w:rsid w:val="00BA48AE"/>
    <w:rsid w:val="00BA4B2C"/>
    <w:rsid w:val="00BA5A2B"/>
    <w:rsid w:val="00BA5C13"/>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C79C1"/>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022"/>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055"/>
    <w:rsid w:val="00C12E52"/>
    <w:rsid w:val="00C12F08"/>
    <w:rsid w:val="00C13A86"/>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0F2"/>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476"/>
    <w:rsid w:val="00C75A21"/>
    <w:rsid w:val="00C75C57"/>
    <w:rsid w:val="00C75DE5"/>
    <w:rsid w:val="00C765D4"/>
    <w:rsid w:val="00C76702"/>
    <w:rsid w:val="00C80043"/>
    <w:rsid w:val="00C8075D"/>
    <w:rsid w:val="00C808BF"/>
    <w:rsid w:val="00C80A38"/>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64B"/>
    <w:rsid w:val="00C95684"/>
    <w:rsid w:val="00C96921"/>
    <w:rsid w:val="00C96CF7"/>
    <w:rsid w:val="00C97B60"/>
    <w:rsid w:val="00CA0AFC"/>
    <w:rsid w:val="00CA1362"/>
    <w:rsid w:val="00CA14FF"/>
    <w:rsid w:val="00CA1B27"/>
    <w:rsid w:val="00CA2672"/>
    <w:rsid w:val="00CA2D86"/>
    <w:rsid w:val="00CA2FE1"/>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B7E42"/>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346"/>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642"/>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314"/>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02D"/>
    <w:rsid w:val="00D5521F"/>
    <w:rsid w:val="00D55422"/>
    <w:rsid w:val="00D55634"/>
    <w:rsid w:val="00D55FAE"/>
    <w:rsid w:val="00D561FC"/>
    <w:rsid w:val="00D562BF"/>
    <w:rsid w:val="00D56DD4"/>
    <w:rsid w:val="00D57E28"/>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262"/>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769"/>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AC7"/>
    <w:rsid w:val="00DF0ACC"/>
    <w:rsid w:val="00DF1BC4"/>
    <w:rsid w:val="00DF2027"/>
    <w:rsid w:val="00DF26F5"/>
    <w:rsid w:val="00DF5F82"/>
    <w:rsid w:val="00DF7431"/>
    <w:rsid w:val="00DF7507"/>
    <w:rsid w:val="00DF75C0"/>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7E2"/>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295B"/>
    <w:rsid w:val="00E638FF"/>
    <w:rsid w:val="00E63D0A"/>
    <w:rsid w:val="00E64030"/>
    <w:rsid w:val="00E64234"/>
    <w:rsid w:val="00E64AEE"/>
    <w:rsid w:val="00E65C97"/>
    <w:rsid w:val="00E65EE0"/>
    <w:rsid w:val="00E6787A"/>
    <w:rsid w:val="00E67D49"/>
    <w:rsid w:val="00E70F75"/>
    <w:rsid w:val="00E712CF"/>
    <w:rsid w:val="00E72272"/>
    <w:rsid w:val="00E72C22"/>
    <w:rsid w:val="00E72EA8"/>
    <w:rsid w:val="00E7361F"/>
    <w:rsid w:val="00E7411F"/>
    <w:rsid w:val="00E74A06"/>
    <w:rsid w:val="00E74BC5"/>
    <w:rsid w:val="00E74EA4"/>
    <w:rsid w:val="00E7559A"/>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B54"/>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5ED5"/>
    <w:rsid w:val="00EA6E18"/>
    <w:rsid w:val="00EA72BA"/>
    <w:rsid w:val="00EB00B3"/>
    <w:rsid w:val="00EB0A25"/>
    <w:rsid w:val="00EB0ABC"/>
    <w:rsid w:val="00EB1026"/>
    <w:rsid w:val="00EB128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1A9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428"/>
    <w:rsid w:val="00ED477A"/>
    <w:rsid w:val="00ED4F36"/>
    <w:rsid w:val="00ED662F"/>
    <w:rsid w:val="00ED778B"/>
    <w:rsid w:val="00ED77E9"/>
    <w:rsid w:val="00ED7CCD"/>
    <w:rsid w:val="00EE0586"/>
    <w:rsid w:val="00EE0626"/>
    <w:rsid w:val="00EE24CB"/>
    <w:rsid w:val="00EE284B"/>
    <w:rsid w:val="00EE2E0A"/>
    <w:rsid w:val="00EE3920"/>
    <w:rsid w:val="00EE40A4"/>
    <w:rsid w:val="00EE4A4E"/>
    <w:rsid w:val="00EE6A05"/>
    <w:rsid w:val="00EE7D0F"/>
    <w:rsid w:val="00EF0484"/>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09F"/>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0BEB"/>
    <w:rsid w:val="00F31AD3"/>
    <w:rsid w:val="00F3352E"/>
    <w:rsid w:val="00F35786"/>
    <w:rsid w:val="00F357DC"/>
    <w:rsid w:val="00F35CE4"/>
    <w:rsid w:val="00F36565"/>
    <w:rsid w:val="00F377A8"/>
    <w:rsid w:val="00F37865"/>
    <w:rsid w:val="00F4053D"/>
    <w:rsid w:val="00F41165"/>
    <w:rsid w:val="00F4143A"/>
    <w:rsid w:val="00F420BD"/>
    <w:rsid w:val="00F42347"/>
    <w:rsid w:val="00F426B1"/>
    <w:rsid w:val="00F4344B"/>
    <w:rsid w:val="00F45AC0"/>
    <w:rsid w:val="00F45EE3"/>
    <w:rsid w:val="00F469A2"/>
    <w:rsid w:val="00F46C36"/>
    <w:rsid w:val="00F4719E"/>
    <w:rsid w:val="00F47602"/>
    <w:rsid w:val="00F47917"/>
    <w:rsid w:val="00F479BF"/>
    <w:rsid w:val="00F47FF2"/>
    <w:rsid w:val="00F5032F"/>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5005"/>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5933"/>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4A8"/>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63AA"/>
    <w:rsid w:val="00FC7D1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 w:type="paragraph" w:styleId="TOC4">
    <w:name w:val="toc 4"/>
    <w:basedOn w:val="Normal"/>
    <w:next w:val="Normal"/>
    <w:autoRedefine/>
    <w:uiPriority w:val="39"/>
    <w:unhideWhenUsed/>
    <w:rsid w:val="009A426A"/>
    <w:pPr>
      <w:widowControl/>
      <w:autoSpaceDE/>
      <w:autoSpaceDN/>
      <w:adjustRightInd/>
      <w:spacing w:before="0" w:after="100" w:line="259" w:lineRule="auto"/>
      <w:ind w:left="660"/>
      <w:jc w:val="left"/>
    </w:pPr>
    <w:rPr>
      <w:rFonts w:asciiTheme="minorHAnsi" w:eastAsiaTheme="minorEastAsia" w:hAnsiTheme="minorHAnsi" w:cstheme="minorBidi"/>
      <w:noProof w:val="0"/>
      <w:color w:val="auto"/>
      <w:sz w:val="22"/>
      <w:szCs w:val="22"/>
      <w:lang w:val="en-US"/>
    </w:rPr>
  </w:style>
  <w:style w:type="paragraph" w:styleId="TOC5">
    <w:name w:val="toc 5"/>
    <w:basedOn w:val="Normal"/>
    <w:next w:val="Normal"/>
    <w:autoRedefine/>
    <w:uiPriority w:val="39"/>
    <w:unhideWhenUsed/>
    <w:rsid w:val="009A426A"/>
    <w:pPr>
      <w:widowControl/>
      <w:autoSpaceDE/>
      <w:autoSpaceDN/>
      <w:adjustRightInd/>
      <w:spacing w:before="0" w:after="100" w:line="259" w:lineRule="auto"/>
      <w:ind w:left="880"/>
      <w:jc w:val="left"/>
    </w:pPr>
    <w:rPr>
      <w:rFonts w:asciiTheme="minorHAnsi" w:eastAsiaTheme="minorEastAsia" w:hAnsiTheme="minorHAnsi" w:cstheme="minorBidi"/>
      <w:noProof w:val="0"/>
      <w:color w:val="auto"/>
      <w:sz w:val="22"/>
      <w:szCs w:val="22"/>
      <w:lang w:val="en-US"/>
    </w:rPr>
  </w:style>
  <w:style w:type="paragraph" w:styleId="TOC6">
    <w:name w:val="toc 6"/>
    <w:basedOn w:val="Normal"/>
    <w:next w:val="Normal"/>
    <w:autoRedefine/>
    <w:uiPriority w:val="39"/>
    <w:unhideWhenUsed/>
    <w:rsid w:val="009A426A"/>
    <w:pPr>
      <w:widowControl/>
      <w:autoSpaceDE/>
      <w:autoSpaceDN/>
      <w:adjustRightInd/>
      <w:spacing w:before="0" w:after="100" w:line="259" w:lineRule="auto"/>
      <w:ind w:left="1100"/>
      <w:jc w:val="left"/>
    </w:pPr>
    <w:rPr>
      <w:rFonts w:asciiTheme="minorHAnsi" w:eastAsiaTheme="minorEastAsia" w:hAnsiTheme="minorHAnsi" w:cstheme="minorBidi"/>
      <w:noProof w:val="0"/>
      <w:color w:val="auto"/>
      <w:sz w:val="22"/>
      <w:szCs w:val="22"/>
      <w:lang w:val="en-US"/>
    </w:rPr>
  </w:style>
  <w:style w:type="paragraph" w:styleId="TOC7">
    <w:name w:val="toc 7"/>
    <w:basedOn w:val="Normal"/>
    <w:next w:val="Normal"/>
    <w:autoRedefine/>
    <w:uiPriority w:val="39"/>
    <w:unhideWhenUsed/>
    <w:rsid w:val="009A426A"/>
    <w:pPr>
      <w:widowControl/>
      <w:autoSpaceDE/>
      <w:autoSpaceDN/>
      <w:adjustRightInd/>
      <w:spacing w:before="0" w:after="100" w:line="259" w:lineRule="auto"/>
      <w:ind w:left="1320"/>
      <w:jc w:val="left"/>
    </w:pPr>
    <w:rPr>
      <w:rFonts w:asciiTheme="minorHAnsi" w:eastAsiaTheme="minorEastAsia" w:hAnsiTheme="minorHAnsi" w:cstheme="minorBidi"/>
      <w:noProof w:val="0"/>
      <w:color w:val="auto"/>
      <w:sz w:val="22"/>
      <w:szCs w:val="22"/>
      <w:lang w:val="en-US"/>
    </w:rPr>
  </w:style>
  <w:style w:type="paragraph" w:styleId="TOC8">
    <w:name w:val="toc 8"/>
    <w:basedOn w:val="Normal"/>
    <w:next w:val="Normal"/>
    <w:autoRedefine/>
    <w:uiPriority w:val="39"/>
    <w:unhideWhenUsed/>
    <w:rsid w:val="009A426A"/>
    <w:pPr>
      <w:widowControl/>
      <w:autoSpaceDE/>
      <w:autoSpaceDN/>
      <w:adjustRightInd/>
      <w:spacing w:before="0" w:after="100" w:line="259" w:lineRule="auto"/>
      <w:ind w:left="1540"/>
      <w:jc w:val="left"/>
    </w:pPr>
    <w:rPr>
      <w:rFonts w:asciiTheme="minorHAnsi" w:eastAsiaTheme="minorEastAsia" w:hAnsiTheme="minorHAnsi" w:cstheme="minorBidi"/>
      <w:noProof w:val="0"/>
      <w:color w:val="auto"/>
      <w:sz w:val="22"/>
      <w:szCs w:val="22"/>
      <w:lang w:val="en-US"/>
    </w:rPr>
  </w:style>
  <w:style w:type="paragraph" w:styleId="TOC9">
    <w:name w:val="toc 9"/>
    <w:basedOn w:val="Normal"/>
    <w:next w:val="Normal"/>
    <w:autoRedefine/>
    <w:uiPriority w:val="39"/>
    <w:unhideWhenUsed/>
    <w:rsid w:val="009A426A"/>
    <w:pPr>
      <w:widowControl/>
      <w:autoSpaceDE/>
      <w:autoSpaceDN/>
      <w:adjustRightInd/>
      <w:spacing w:before="0" w:after="100" w:line="259" w:lineRule="auto"/>
      <w:ind w:left="1760"/>
      <w:jc w:val="left"/>
    </w:pPr>
    <w:rPr>
      <w:rFonts w:asciiTheme="minorHAnsi" w:eastAsiaTheme="minorEastAsia" w:hAnsiTheme="minorHAnsi" w:cstheme="minorBidi"/>
      <w:noProof w:val="0"/>
      <w:color w:val="auto"/>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563982479">
      <w:bodyDiv w:val="1"/>
      <w:marLeft w:val="0"/>
      <w:marRight w:val="0"/>
      <w:marTop w:val="0"/>
      <w:marBottom w:val="0"/>
      <w:divBdr>
        <w:top w:val="none" w:sz="0" w:space="0" w:color="auto"/>
        <w:left w:val="none" w:sz="0" w:space="0" w:color="auto"/>
        <w:bottom w:val="none" w:sz="0" w:space="0" w:color="auto"/>
        <w:right w:val="none" w:sz="0" w:space="0" w:color="auto"/>
      </w:divBdr>
    </w:div>
    <w:div w:id="1648510036">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18193242">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s://app.diagrams.ne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github.com/anishmahapatra/Classification-Telecom-Customer-Churn/blob/main/Classification_Telecom_Customer_Churn_v5.ipynb"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FFA96-77E0-4953-A4DF-321CC5A80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124</Pages>
  <Words>59359</Words>
  <Characters>338351</Characters>
  <Application>Microsoft Office Word</Application>
  <DocSecurity>0</DocSecurity>
  <Lines>2819</Lines>
  <Paragraphs>793</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96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7</cp:revision>
  <cp:lastPrinted>2021-05-31T00:45:00Z</cp:lastPrinted>
  <dcterms:created xsi:type="dcterms:W3CDTF">2021-05-31T00:36:00Z</dcterms:created>
  <dcterms:modified xsi:type="dcterms:W3CDTF">2021-05-31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